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29A6" w:rsidRPr="00D67BDB" w:rsidRDefault="00D67BDB" w:rsidP="00EF29A6">
      <w:pPr>
        <w:jc w:val="center"/>
        <w:rPr>
          <w:rFonts w:ascii="Times New Roman" w:hAnsi="Times New Roman" w:cs="Times New Roman"/>
          <w:b/>
          <w:sz w:val="32"/>
          <w:szCs w:val="24"/>
        </w:rPr>
      </w:pPr>
      <w:r>
        <w:rPr>
          <w:rFonts w:ascii="Times New Roman" w:hAnsi="Times New Roman" w:cs="Times New Roman"/>
          <w:b/>
          <w:sz w:val="32"/>
          <w:szCs w:val="24"/>
        </w:rPr>
        <w:t xml:space="preserve">Peran Dan </w:t>
      </w:r>
      <w:r w:rsidRPr="00D67BDB">
        <w:rPr>
          <w:rFonts w:ascii="Times New Roman" w:hAnsi="Times New Roman" w:cs="Times New Roman"/>
          <w:b/>
          <w:sz w:val="32"/>
          <w:szCs w:val="24"/>
        </w:rPr>
        <w:t xml:space="preserve">Fungsi Dinas Sosial Dalam Pembinaan </w:t>
      </w:r>
    </w:p>
    <w:p w:rsidR="00EF29A6" w:rsidRPr="00D67BDB" w:rsidRDefault="00D67BDB" w:rsidP="00EF29A6">
      <w:pPr>
        <w:jc w:val="center"/>
        <w:rPr>
          <w:rFonts w:ascii="Times New Roman" w:hAnsi="Times New Roman" w:cs="Times New Roman"/>
          <w:b/>
          <w:sz w:val="32"/>
          <w:szCs w:val="24"/>
        </w:rPr>
      </w:pPr>
      <w:r>
        <w:rPr>
          <w:rFonts w:ascii="Times New Roman" w:hAnsi="Times New Roman" w:cs="Times New Roman"/>
          <w:b/>
          <w:sz w:val="32"/>
          <w:szCs w:val="24"/>
        </w:rPr>
        <w:t>Anak Jalanan Di UPTD-P2PMKS</w:t>
      </w:r>
      <w:r w:rsidRPr="00D67BDB">
        <w:rPr>
          <w:rFonts w:ascii="Times New Roman" w:hAnsi="Times New Roman" w:cs="Times New Roman"/>
          <w:b/>
          <w:sz w:val="32"/>
          <w:szCs w:val="24"/>
        </w:rPr>
        <w:t xml:space="preserve"> Nilam Suri</w:t>
      </w:r>
    </w:p>
    <w:p w:rsidR="003D2D5B" w:rsidRDefault="003D2D5B" w:rsidP="00EF29A6">
      <w:pPr>
        <w:jc w:val="center"/>
        <w:rPr>
          <w:rFonts w:ascii="Times New Roman" w:hAnsi="Times New Roman" w:cs="Times New Roman"/>
          <w:b/>
          <w:sz w:val="24"/>
          <w:szCs w:val="24"/>
        </w:rPr>
      </w:pPr>
    </w:p>
    <w:p w:rsidR="003D2D5B" w:rsidRPr="003D2D5B" w:rsidRDefault="00D67BDB" w:rsidP="00670D6D">
      <w:pPr>
        <w:jc w:val="center"/>
        <w:rPr>
          <w:rFonts w:ascii="Times New Roman" w:hAnsi="Times New Roman" w:cs="Times New Roman"/>
          <w:sz w:val="24"/>
          <w:szCs w:val="24"/>
        </w:rPr>
      </w:pPr>
      <w:r>
        <w:rPr>
          <w:rFonts w:ascii="Times New Roman" w:hAnsi="Times New Roman" w:cs="Times New Roman"/>
          <w:sz w:val="24"/>
          <w:szCs w:val="24"/>
        </w:rPr>
        <w:t>Yohana Tiovani Sihombing, Dini Ayu Lestari Simangunsong, Fitria Nur Lisdianingrum, Dinda Ainnunne Hasan</w:t>
      </w:r>
    </w:p>
    <w:p w:rsidR="000735CC" w:rsidRDefault="000735CC" w:rsidP="00EF29A6">
      <w:pPr>
        <w:jc w:val="center"/>
      </w:pPr>
    </w:p>
    <w:p w:rsidR="00EF29A6" w:rsidRDefault="00EF29A6" w:rsidP="00EF29A6">
      <w:pPr>
        <w:rPr>
          <w:rFonts w:ascii="Times New Roman" w:hAnsi="Times New Roman" w:cs="Times New Roman"/>
          <w:b/>
          <w:sz w:val="24"/>
          <w:szCs w:val="24"/>
        </w:rPr>
      </w:pPr>
      <w:r>
        <w:rPr>
          <w:rFonts w:ascii="Times New Roman" w:hAnsi="Times New Roman" w:cs="Times New Roman"/>
          <w:b/>
          <w:sz w:val="24"/>
          <w:szCs w:val="24"/>
        </w:rPr>
        <w:t>PENDAHULUAN</w:t>
      </w:r>
    </w:p>
    <w:p w:rsidR="00E70707" w:rsidRDefault="00670D6D" w:rsidP="00670D6D">
      <w:pPr>
        <w:jc w:val="both"/>
        <w:rPr>
          <w:rFonts w:ascii="Times New Roman" w:hAnsi="Times New Roman" w:cs="Times New Roman"/>
          <w:sz w:val="24"/>
          <w:szCs w:val="24"/>
        </w:rPr>
      </w:pPr>
      <w:r>
        <w:rPr>
          <w:rFonts w:ascii="Times New Roman" w:hAnsi="Times New Roman" w:cs="Times New Roman"/>
          <w:sz w:val="24"/>
          <w:szCs w:val="24"/>
        </w:rPr>
        <w:t>Menurut Suharto masalah kesejahteraan sosial adalah suatu proses atau usaha terencana yang dilakukan oleh perorangan, lembaga-lembaga sosial, mayarakat, maupun badan-badan pemerintah untuk meningkatkan kualitas kehidupan melalui pemberian pelayanan sosial dan juga tunjangan sosial. Yang dimana maksudnya  semua lembaga sosial maupun pemerintah membuat kebijakan atau program-program dan dilaksananakan untuk mensejahterakan sosial di Indonesia.</w:t>
      </w:r>
      <w:r>
        <w:rPr>
          <w:rFonts w:ascii="Times New Roman" w:hAnsi="Times New Roman" w:cs="Times New Roman"/>
          <w:b/>
          <w:sz w:val="24"/>
          <w:szCs w:val="24"/>
        </w:rPr>
        <w:t xml:space="preserve"> </w:t>
      </w:r>
      <w:r w:rsidR="00EF29A6">
        <w:rPr>
          <w:rFonts w:ascii="Times New Roman" w:hAnsi="Times New Roman" w:cs="Times New Roman"/>
          <w:sz w:val="24"/>
          <w:szCs w:val="24"/>
        </w:rPr>
        <w:t>Akan tetapi peningkatan penduduk di Indonesia tidak diiringi dengan tingkat kesejahteraan dan kemajuan perekonomian di Indonesia.</w:t>
      </w:r>
      <w:r w:rsidRPr="00670D6D">
        <w:rPr>
          <w:rFonts w:ascii="Times New Roman" w:hAnsi="Times New Roman" w:cs="Times New Roman"/>
          <w:sz w:val="24"/>
          <w:szCs w:val="24"/>
        </w:rPr>
        <w:t xml:space="preserve"> </w:t>
      </w:r>
      <w:r>
        <w:rPr>
          <w:rFonts w:ascii="Times New Roman" w:hAnsi="Times New Roman" w:cs="Times New Roman"/>
          <w:sz w:val="24"/>
          <w:szCs w:val="24"/>
        </w:rPr>
        <w:t>Di situasi sekarang yang ekonomi krisis membuat masyarakat melakukan urbanisasi ke perkotaan namun</w:t>
      </w:r>
      <w:r w:rsidR="007E62B0">
        <w:rPr>
          <w:rFonts w:ascii="Times New Roman" w:hAnsi="Times New Roman" w:cs="Times New Roman"/>
          <w:sz w:val="24"/>
          <w:szCs w:val="24"/>
        </w:rPr>
        <w:t xml:space="preserve"> seiring berkembangnya globalisasi membuat muncul banyaknya permasalahan sosial disetiap daerah yang ada di Indonesia, salah satunya masalah anak jalanan</w:t>
      </w:r>
      <w:r w:rsidR="00E70707">
        <w:rPr>
          <w:rFonts w:ascii="Times New Roman" w:hAnsi="Times New Roman" w:cs="Times New Roman"/>
          <w:sz w:val="24"/>
          <w:szCs w:val="24"/>
        </w:rPr>
        <w:t xml:space="preserve"> </w:t>
      </w:r>
      <w:r w:rsidR="00E70707">
        <w:rPr>
          <w:rFonts w:ascii="Times New Roman" w:hAnsi="Times New Roman" w:cs="Times New Roman"/>
          <w:sz w:val="24"/>
          <w:szCs w:val="24"/>
        </w:rPr>
        <w:fldChar w:fldCharType="begin" w:fldLock="1"/>
      </w:r>
      <w:r w:rsidR="00E70707">
        <w:rPr>
          <w:rFonts w:ascii="Times New Roman" w:hAnsi="Times New Roman" w:cs="Times New Roman"/>
          <w:sz w:val="24"/>
          <w:szCs w:val="24"/>
        </w:rPr>
        <w:instrText>ADDIN CSL_CITATION {"citationItems":[{"id":"ITEM-1","itemData":{"abstract":"Menjadi anak jalanan bukan pilihan yang diinginkan setiap orang, terutama untuk masalah keamanan. Anak jalanan sering dianggap sebagai sebuah masalah, dan belum ada peraturan yang dapat untuk mengatasi fenomena ini.Tulisan ini menggunakan studi literatur untuk mengeksplorasi penyebab, tatanan hidup, dan kerentanan yang dihadapi anak jalanan sehingga cenderung berperilaku menyimpang. Hasil kajian menunjukkan keberadaan anak jalanan disebabkan oleh kemiskinan, penyimpangan kepribadian, dan faktor luar dari anak tersebut. Mereka memiliki tatanan hidup sendiri dan seringkali dianggap sebagai sampah masyarakat. Kehidupan jalanan yang tidak kondusif dan kurangnya pengawasan dari keluarga menjadikan anak jalanan sangat rentan terhadap berbagai bentuk tindak kekerasan. Oleh karenanya, untuk menanggulangi masalah anak jalanan diperlukan perubahan menyeluruh agar mereka tidak kembali hidup dan bekerja di jalanan lagi.","author":[{"dropping-particle":"","family":"Herlina","given":"A","non-dropping-particle":"","parse-names":false,"suffix":""}],"container-title":"Pusat Pengkajian, Pengolahan Data dan Informasi (P3DI) Sekretariat","id":"ITEM-1","issued":{"date-parts":[["2014"]]},"page":"145-155","title":"Kehidupan anak jalanan di Indonesia : faktor penyebab, tatanan hidup dan kerentanan berperilaku menyimpang","type":"article-journal","volume":"5"},"uris":["http://www.mendeley.com/documents/?uuid=7e5168a0-8821-318f-ac81-f21461525bc0"]}],"mendeley":{"formattedCitation":"[1]","plainTextFormattedCitation":"[1]","previouslyFormattedCitation":"[1]"},"properties":{"noteIndex":0},"schema":"https://github.com/citation-style-language/schema/raw/master/csl-citation.json"}</w:instrText>
      </w:r>
      <w:r w:rsidR="00E70707">
        <w:rPr>
          <w:rFonts w:ascii="Times New Roman" w:hAnsi="Times New Roman" w:cs="Times New Roman"/>
          <w:sz w:val="24"/>
          <w:szCs w:val="24"/>
        </w:rPr>
        <w:fldChar w:fldCharType="separate"/>
      </w:r>
      <w:r w:rsidR="00E70707" w:rsidRPr="00E70707">
        <w:rPr>
          <w:rFonts w:ascii="Times New Roman" w:hAnsi="Times New Roman" w:cs="Times New Roman"/>
          <w:noProof/>
          <w:sz w:val="24"/>
          <w:szCs w:val="24"/>
        </w:rPr>
        <w:t>[1]</w:t>
      </w:r>
      <w:r w:rsidR="00E70707">
        <w:rPr>
          <w:rFonts w:ascii="Times New Roman" w:hAnsi="Times New Roman" w:cs="Times New Roman"/>
          <w:sz w:val="24"/>
          <w:szCs w:val="24"/>
        </w:rPr>
        <w:fldChar w:fldCharType="end"/>
      </w:r>
      <w:r w:rsidR="00E70707">
        <w:rPr>
          <w:rFonts w:ascii="Times New Roman" w:hAnsi="Times New Roman" w:cs="Times New Roman"/>
          <w:sz w:val="24"/>
          <w:szCs w:val="24"/>
        </w:rPr>
        <w:t>.</w:t>
      </w:r>
    </w:p>
    <w:p w:rsidR="00AA6F47" w:rsidRDefault="007E62B0" w:rsidP="00670D6D">
      <w:pPr>
        <w:jc w:val="both"/>
        <w:rPr>
          <w:rFonts w:ascii="Times New Roman" w:hAnsi="Times New Roman" w:cs="Times New Roman"/>
          <w:sz w:val="24"/>
          <w:szCs w:val="24"/>
        </w:rPr>
      </w:pPr>
      <w:r>
        <w:rPr>
          <w:rFonts w:ascii="Times New Roman" w:hAnsi="Times New Roman" w:cs="Times New Roman"/>
          <w:sz w:val="24"/>
          <w:szCs w:val="24"/>
        </w:rPr>
        <w:t xml:space="preserve">Anak </w:t>
      </w:r>
      <w:r w:rsidR="00163DE4">
        <w:rPr>
          <w:rFonts w:ascii="Times New Roman" w:hAnsi="Times New Roman" w:cs="Times New Roman"/>
          <w:sz w:val="24"/>
          <w:szCs w:val="24"/>
        </w:rPr>
        <w:t>jalanan atau sering disebut anjal merupakan anak berusia 5-18 tahun yang menghabiskan sebagian besar waktunya untuk mencari nafkah dan berkeliaran di jalan maupun ditempat-tempat umum seperti, pasar mall, terminal bus, stasiun kereta api, dan taman kota</w:t>
      </w:r>
      <w:r w:rsidR="00A157A3">
        <w:rPr>
          <w:rFonts w:ascii="Times New Roman" w:hAnsi="Times New Roman" w:cs="Times New Roman"/>
          <w:sz w:val="24"/>
          <w:szCs w:val="24"/>
        </w:rPr>
        <w:t xml:space="preserve"> </w:t>
      </w:r>
      <w:r w:rsidR="00243BC0">
        <w:rPr>
          <w:rFonts w:ascii="Times New Roman" w:hAnsi="Times New Roman" w:cs="Times New Roman"/>
          <w:sz w:val="24"/>
          <w:szCs w:val="24"/>
        </w:rPr>
        <w:fldChar w:fldCharType="begin" w:fldLock="1"/>
      </w:r>
      <w:r w:rsidR="00243BC0">
        <w:rPr>
          <w:rFonts w:ascii="Times New Roman" w:hAnsi="Times New Roman" w:cs="Times New Roman"/>
          <w:sz w:val="24"/>
          <w:szCs w:val="24"/>
        </w:rPr>
        <w:instrText>ADDIN CSL_CITATION {"citationItems":[{"id":"ITEM-1","itemData":{"abstract":"The  problem  of  street  children  in  the  city  of  Bandung  is  no  stranger  to  the  people  of Bandung.  Moreover,  the  emergence  of  street  children  is  caused  due  to  family  poverty.  They survive in various ways such as singing, shining shoes, selling newspapers, begging and so on. Not infrequently the street children to commit crimes such as pickpocketing, stealing because of being pressured by economic circumstances. In this study, the authors used qualitative methods to  reveal  more  in-depth,  how  the  implementation  of  Law  No.  23  of  2002  on  the  protection  of children in the development of street children in the Department of Social Welfare and Poverty Bandung,  which  handles  these  street  children.  While  the  descriptive  analysis  of  data  collected through interviews with key informants and ordinary informants are not structured or open.","author":[{"dropping-particle":"","family":"Moh. Anif Arifani","given":"","non-dropping-particle":"","parse-names":false,"suffix":""}],"container-title":" Jurnal Ilmu Sosialdan Ilmu Politik ","id":"ITEM-1","issued":{"date-parts":[["2018"]]},"page":"147-155","title":"APLIKASI REGULASI PEMBINAAN ANAK JALANAN OLEH DINAS SOSIAL DAN PENANGGULANGAN KEMISKINAN KOTA BANDUNG","type":"article-journal","volume":"8"},"uris":["http://www.mendeley.com/documents/?uuid=4a785054-ef70-3b70-9d2b-5885bbf0badc"]}],"mendeley":{"formattedCitation":"[2]","plainTextFormattedCitation":"[2]","previouslyFormattedCitation":"[2]"},"properties":{"noteIndex":0},"schema":"https://github.com/citation-style-language/schema/raw/master/csl-citation.json"}</w:instrText>
      </w:r>
      <w:r w:rsidR="00243BC0">
        <w:rPr>
          <w:rFonts w:ascii="Times New Roman" w:hAnsi="Times New Roman" w:cs="Times New Roman"/>
          <w:sz w:val="24"/>
          <w:szCs w:val="24"/>
        </w:rPr>
        <w:fldChar w:fldCharType="separate"/>
      </w:r>
      <w:r w:rsidR="00243BC0" w:rsidRPr="00243BC0">
        <w:rPr>
          <w:rFonts w:ascii="Times New Roman" w:hAnsi="Times New Roman" w:cs="Times New Roman"/>
          <w:noProof/>
          <w:sz w:val="24"/>
          <w:szCs w:val="24"/>
        </w:rPr>
        <w:t>[2]</w:t>
      </w:r>
      <w:r w:rsidR="00243BC0">
        <w:rPr>
          <w:rFonts w:ascii="Times New Roman" w:hAnsi="Times New Roman" w:cs="Times New Roman"/>
          <w:sz w:val="24"/>
          <w:szCs w:val="24"/>
        </w:rPr>
        <w:fldChar w:fldCharType="end"/>
      </w:r>
      <w:r w:rsidR="00243BC0">
        <w:rPr>
          <w:rFonts w:ascii="Times New Roman" w:hAnsi="Times New Roman" w:cs="Times New Roman"/>
          <w:sz w:val="24"/>
          <w:szCs w:val="24"/>
        </w:rPr>
        <w:t xml:space="preserve">. </w:t>
      </w:r>
      <w:r w:rsidR="00670D6D">
        <w:rPr>
          <w:rFonts w:ascii="Times New Roman" w:hAnsi="Times New Roman" w:cs="Times New Roman"/>
          <w:sz w:val="24"/>
          <w:szCs w:val="24"/>
        </w:rPr>
        <w:t>Anak yang hidup dijalanan bisa tidak memiliki hubungan lagi dengan keluarganya bahkan tidak mengganggap bahwa dirinya punya keluarga. Yang kita tau jumlah anak jalanan setiap tahun semakin meningkat hal itu membutuhkan penanganan yang lebih baik lagi, jika  kita cermati anak jalanan  banyak di kota-kota besar. Jumlah data anak jalanan di Indonesia sangat banyak. Hal ini bisa membuat seseorang menjadi mafia jalanan melakukan eksploitasi anak dan menjadikan mereka sebagai bisnis. Anak-anak yang menjadi anak jalanan justru mendapat persetujuan dari orang tuanya.  Selain itu anak menjadi anak jalanan karena kekerasan baik fisik, maupun ekonomi. Kekerasan yang diterima anak bisa terjadi karena ketidak mampuan orang tua dalam memenuhi kebutuhan anak  mereka.</w:t>
      </w:r>
    </w:p>
    <w:p w:rsidR="00D67BDB" w:rsidRDefault="00D67BDB" w:rsidP="00670D6D">
      <w:pPr>
        <w:jc w:val="both"/>
        <w:rPr>
          <w:rFonts w:ascii="Times New Roman" w:hAnsi="Times New Roman" w:cs="Times New Roman"/>
          <w:sz w:val="24"/>
          <w:szCs w:val="24"/>
        </w:rPr>
      </w:pPr>
    </w:p>
    <w:p w:rsidR="00D67BDB" w:rsidRDefault="00D67BDB" w:rsidP="00670D6D">
      <w:pPr>
        <w:jc w:val="both"/>
        <w:rPr>
          <w:rFonts w:ascii="Times New Roman" w:hAnsi="Times New Roman" w:cs="Times New Roman"/>
          <w:sz w:val="24"/>
          <w:szCs w:val="24"/>
        </w:rPr>
      </w:pPr>
    </w:p>
    <w:p w:rsidR="00D67BDB" w:rsidRDefault="00D67BDB" w:rsidP="00670D6D">
      <w:pPr>
        <w:jc w:val="both"/>
        <w:rPr>
          <w:rFonts w:ascii="Times New Roman" w:hAnsi="Times New Roman" w:cs="Times New Roman"/>
          <w:sz w:val="24"/>
          <w:szCs w:val="24"/>
        </w:rPr>
      </w:pPr>
    </w:p>
    <w:p w:rsidR="00D67BDB" w:rsidRDefault="00D67BDB" w:rsidP="00670D6D">
      <w:pPr>
        <w:jc w:val="both"/>
        <w:rPr>
          <w:rFonts w:ascii="Times New Roman" w:hAnsi="Times New Roman" w:cs="Times New Roman"/>
          <w:sz w:val="24"/>
          <w:szCs w:val="24"/>
        </w:rPr>
      </w:pPr>
    </w:p>
    <w:p w:rsidR="00CE6F65" w:rsidRDefault="00CE6F65" w:rsidP="00CE6F65">
      <w:pPr>
        <w:jc w:val="center"/>
        <w:rPr>
          <w:rFonts w:ascii="Times New Roman" w:hAnsi="Times New Roman" w:cs="Times New Roman"/>
          <w:sz w:val="24"/>
          <w:szCs w:val="24"/>
        </w:rPr>
      </w:pPr>
      <w:r w:rsidRPr="00826165">
        <w:rPr>
          <w:rFonts w:ascii="Times New Roman" w:hAnsi="Times New Roman" w:cs="Times New Roman"/>
          <w:b/>
          <w:sz w:val="24"/>
          <w:szCs w:val="24"/>
        </w:rPr>
        <w:lastRenderedPageBreak/>
        <w:t>Tabel 1</w:t>
      </w:r>
      <w:r>
        <w:rPr>
          <w:rFonts w:ascii="Times New Roman" w:hAnsi="Times New Roman" w:cs="Times New Roman"/>
          <w:sz w:val="24"/>
          <w:szCs w:val="24"/>
        </w:rPr>
        <w:t>. Jumlah Anak Jalanan Di kota Batam</w:t>
      </w:r>
    </w:p>
    <w:tbl>
      <w:tblPr>
        <w:tblStyle w:val="TableGrid"/>
        <w:tblW w:w="0" w:type="auto"/>
        <w:tblInd w:w="1239" w:type="dxa"/>
        <w:tblLook w:val="04A0" w:firstRow="1" w:lastRow="0" w:firstColumn="1" w:lastColumn="0" w:noHBand="0" w:noVBand="1"/>
      </w:tblPr>
      <w:tblGrid>
        <w:gridCol w:w="675"/>
        <w:gridCol w:w="3261"/>
        <w:gridCol w:w="2976"/>
      </w:tblGrid>
      <w:tr w:rsidR="00CE6F65" w:rsidTr="006E253F">
        <w:tc>
          <w:tcPr>
            <w:tcW w:w="675" w:type="dxa"/>
          </w:tcPr>
          <w:p w:rsidR="00CE6F65" w:rsidRPr="00775220" w:rsidRDefault="00784B2A" w:rsidP="006E253F">
            <w:pPr>
              <w:jc w:val="center"/>
              <w:rPr>
                <w:rFonts w:ascii="Times New Roman" w:hAnsi="Times New Roman" w:cs="Times New Roman"/>
                <w:b/>
                <w:sz w:val="24"/>
                <w:szCs w:val="24"/>
              </w:rPr>
            </w:pPr>
            <w:r w:rsidRPr="00775220">
              <w:rPr>
                <w:rFonts w:ascii="Times New Roman" w:hAnsi="Times New Roman" w:cs="Times New Roman"/>
                <w:b/>
                <w:sz w:val="24"/>
                <w:szCs w:val="24"/>
              </w:rPr>
              <w:t>NO</w:t>
            </w:r>
          </w:p>
        </w:tc>
        <w:tc>
          <w:tcPr>
            <w:tcW w:w="3261" w:type="dxa"/>
          </w:tcPr>
          <w:p w:rsidR="00CE6F65" w:rsidRPr="00775220" w:rsidRDefault="00784B2A" w:rsidP="006E253F">
            <w:pPr>
              <w:jc w:val="center"/>
              <w:rPr>
                <w:rFonts w:ascii="Times New Roman" w:hAnsi="Times New Roman" w:cs="Times New Roman"/>
                <w:b/>
                <w:sz w:val="24"/>
                <w:szCs w:val="24"/>
              </w:rPr>
            </w:pPr>
            <w:r w:rsidRPr="00775220">
              <w:rPr>
                <w:rFonts w:ascii="Times New Roman" w:hAnsi="Times New Roman" w:cs="Times New Roman"/>
                <w:b/>
                <w:sz w:val="24"/>
                <w:szCs w:val="24"/>
              </w:rPr>
              <w:t>TAHUN</w:t>
            </w:r>
          </w:p>
        </w:tc>
        <w:tc>
          <w:tcPr>
            <w:tcW w:w="2976" w:type="dxa"/>
          </w:tcPr>
          <w:p w:rsidR="00CE6F65" w:rsidRPr="00775220" w:rsidRDefault="00784B2A" w:rsidP="006E253F">
            <w:pPr>
              <w:jc w:val="center"/>
              <w:rPr>
                <w:rFonts w:ascii="Times New Roman" w:hAnsi="Times New Roman" w:cs="Times New Roman"/>
                <w:b/>
                <w:sz w:val="24"/>
                <w:szCs w:val="24"/>
              </w:rPr>
            </w:pPr>
            <w:r w:rsidRPr="00775220">
              <w:rPr>
                <w:rFonts w:ascii="Times New Roman" w:hAnsi="Times New Roman" w:cs="Times New Roman"/>
                <w:b/>
                <w:sz w:val="24"/>
                <w:szCs w:val="24"/>
              </w:rPr>
              <w:t>JUMLAH</w:t>
            </w:r>
          </w:p>
        </w:tc>
      </w:tr>
      <w:tr w:rsidR="00CE6F65" w:rsidTr="006E253F">
        <w:tc>
          <w:tcPr>
            <w:tcW w:w="675"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1</w:t>
            </w:r>
          </w:p>
        </w:tc>
        <w:tc>
          <w:tcPr>
            <w:tcW w:w="3261"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017</w:t>
            </w:r>
          </w:p>
        </w:tc>
        <w:tc>
          <w:tcPr>
            <w:tcW w:w="2976"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193 orang</w:t>
            </w:r>
          </w:p>
        </w:tc>
      </w:tr>
      <w:tr w:rsidR="00CE6F65" w:rsidTr="006E253F">
        <w:tc>
          <w:tcPr>
            <w:tcW w:w="675"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w:t>
            </w:r>
          </w:p>
        </w:tc>
        <w:tc>
          <w:tcPr>
            <w:tcW w:w="3261"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018</w:t>
            </w:r>
          </w:p>
        </w:tc>
        <w:tc>
          <w:tcPr>
            <w:tcW w:w="2976"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05 orang</w:t>
            </w:r>
          </w:p>
        </w:tc>
      </w:tr>
      <w:tr w:rsidR="00CE6F65" w:rsidTr="006E253F">
        <w:tc>
          <w:tcPr>
            <w:tcW w:w="675"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3</w:t>
            </w:r>
          </w:p>
        </w:tc>
        <w:tc>
          <w:tcPr>
            <w:tcW w:w="3261"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019</w:t>
            </w:r>
          </w:p>
        </w:tc>
        <w:tc>
          <w:tcPr>
            <w:tcW w:w="2976"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66 orang</w:t>
            </w:r>
          </w:p>
        </w:tc>
      </w:tr>
      <w:tr w:rsidR="00CE6F65" w:rsidTr="006E253F">
        <w:tc>
          <w:tcPr>
            <w:tcW w:w="675"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4</w:t>
            </w:r>
          </w:p>
        </w:tc>
        <w:tc>
          <w:tcPr>
            <w:tcW w:w="3261"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2020</w:t>
            </w:r>
          </w:p>
        </w:tc>
        <w:tc>
          <w:tcPr>
            <w:tcW w:w="2976" w:type="dxa"/>
          </w:tcPr>
          <w:p w:rsidR="00CE6F65" w:rsidRDefault="00CE6F65" w:rsidP="006E253F">
            <w:pPr>
              <w:jc w:val="center"/>
              <w:rPr>
                <w:rFonts w:ascii="Times New Roman" w:hAnsi="Times New Roman" w:cs="Times New Roman"/>
                <w:sz w:val="24"/>
                <w:szCs w:val="24"/>
              </w:rPr>
            </w:pPr>
            <w:r>
              <w:rPr>
                <w:rFonts w:ascii="Times New Roman" w:hAnsi="Times New Roman" w:cs="Times New Roman"/>
                <w:sz w:val="24"/>
                <w:szCs w:val="24"/>
              </w:rPr>
              <w:t>334 orang</w:t>
            </w:r>
          </w:p>
        </w:tc>
      </w:tr>
    </w:tbl>
    <w:p w:rsidR="00CE6F65" w:rsidRDefault="00CE6F65" w:rsidP="00CE6F65">
      <w:pPr>
        <w:jc w:val="center"/>
        <w:rPr>
          <w:rFonts w:ascii="Times New Roman" w:hAnsi="Times New Roman" w:cs="Times New Roman"/>
          <w:sz w:val="24"/>
          <w:szCs w:val="24"/>
        </w:rPr>
      </w:pPr>
      <w:r>
        <w:rPr>
          <w:rFonts w:ascii="Times New Roman" w:hAnsi="Times New Roman" w:cs="Times New Roman"/>
          <w:sz w:val="24"/>
          <w:szCs w:val="24"/>
        </w:rPr>
        <w:t>Sumber : (Dinas Sosial dan Pemberdayaan masyarakat kota Batam)</w:t>
      </w:r>
      <w:r w:rsidR="00784B2A">
        <w:rPr>
          <w:rFonts w:ascii="Times New Roman" w:hAnsi="Times New Roman" w:cs="Times New Roman"/>
          <w:sz w:val="24"/>
          <w:szCs w:val="24"/>
        </w:rPr>
        <w:t>.</w:t>
      </w:r>
    </w:p>
    <w:p w:rsidR="000348CC" w:rsidRDefault="00CE6F65" w:rsidP="00243BC0">
      <w:pPr>
        <w:ind w:firstLine="720"/>
        <w:jc w:val="both"/>
        <w:rPr>
          <w:rFonts w:ascii="Times New Roman" w:hAnsi="Times New Roman" w:cs="Times New Roman"/>
          <w:sz w:val="24"/>
          <w:szCs w:val="24"/>
        </w:rPr>
      </w:pPr>
      <w:r>
        <w:rPr>
          <w:rFonts w:ascii="Times New Roman" w:hAnsi="Times New Roman" w:cs="Times New Roman"/>
          <w:sz w:val="24"/>
          <w:szCs w:val="24"/>
        </w:rPr>
        <w:t>Berdasarkan data diatas dapat dilihat bahwa jumlah anak jalanan di kota Batam dalam tiap tahunnya semakin meningkat. Pada tahun 2017 jumlah anak jalanan mencapai 193 orang, di tahun 2018 meningkat menjadi 205 orang, dan pada tahun 2019 terus meningkat mencapai 266 orang, kemudian ditahun 2020 semakin meningkat mencapai 334 orang</w:t>
      </w:r>
      <w:r w:rsidR="00243BC0">
        <w:rPr>
          <w:rFonts w:ascii="Times New Roman" w:hAnsi="Times New Roman" w:cs="Times New Roman"/>
          <w:sz w:val="24"/>
          <w:szCs w:val="24"/>
        </w:rPr>
        <w:t xml:space="preserve"> </w:t>
      </w:r>
      <w:r w:rsidR="00243BC0">
        <w:rPr>
          <w:rFonts w:ascii="Times New Roman" w:hAnsi="Times New Roman" w:cs="Times New Roman"/>
          <w:sz w:val="24"/>
          <w:szCs w:val="24"/>
        </w:rPr>
        <w:fldChar w:fldCharType="begin" w:fldLock="1"/>
      </w:r>
      <w:r w:rsidR="00243BC0">
        <w:rPr>
          <w:rFonts w:ascii="Times New Roman" w:hAnsi="Times New Roman" w:cs="Times New Roman"/>
          <w:sz w:val="24"/>
          <w:szCs w:val="24"/>
        </w:rPr>
        <w:instrText>ADDIN CSL_CITATION {"citationItems":[{"id":"ITEM-1","itemData":{"DOI":"10.33603/publika.v8i1.4169","ISSN":"2337-4446","abstract":"Tujuan penelitian ini adalah untuk mendeskripsikan implementasi kebijakan pembinaan anak jalanan dan faktor-faktor yang mempengaruhi pengimplementasian kebijakan ini. Landasan dari pengimplementasian kebijakan program pembinaan anak jalanan di UPT PPK Dinas Sosial Kabupaten Cirebon adalah Undang-Undang Nomor 23 Tahun 2002. Dalam penelitian ini terdapat empat identifikasi masalah yaitu: (1) Bagaimana implementasi kebijakan program pembinaan anak jalanan di UPT PPKS Dinas Sosial Kabupaten Cirebon? (2) Faktor-faktor apa saja yang mempengaruhi belum efektifnya implementasi kebijakan program pembinaan anak jalanan di UPT PPKS Dinas Sosial Kabupaten Cirebon? (3) Hambatan-hambatan apa saja yang dihadapi dalam imolementasi kebijakan program pembinaan anak jalanan di UPT PPKS Dinas Sosial Kabupaten Cirebon? (4) Upaya-upaa apa saja yang dilakukan dalam implementasi kebijakan program pembinaan anak jalanan di UPT PPKS Dinas Sosial Kabupaten Cirebon? Adapun pendekatan penelitian yang digunakan kualitatif yang bersifat deskriptif. Teknik pengumpulan data adalah dengan wawancara, observasi dan studi dokumen sedangkan sumber data yang digunakan berasal dari data primer dan sekunder. Hasil penelitian ini menunjukkan bahwa Implementasi kebijakan pembinaan anak jalanan yang diatur dalam Peraturan Daerah No. 9 Tahun 2014 belum mampu diterapkan secara efektif karena tujuan kebijakan ini belum bisa tercapai, terbukti dari data hasil patrol PMKS (Penyandang Masalah Kesejahteraan Sosial) Dinas Sosial bahwa beberapa tahun terakhir ini jumlah anak jalanan justru semakin meningkat. Kedua dari segi sumber daya manusia dan finansialnya. Dinas sosial masih mengalami kekurangan sehingga pelaksanaan pembinaan anak jalanan ini belum maksimal. Ketiga, komunikasi dan koordinasi antara Dinas Sosial dengan pihak lain yang terlibat masih sangat kurang. Terbukti yang masih berperan aktif untuk membantu pembinaan anak jalanan hanya dari Satuan Polisi Pamong Praja (Pol PP) padahal masih sangat banyak LSM yang sebetulnya bisa diajak berkoordinasi supaya pembinaan anak jalanan bisa terimplementasikan dengan sebaik-baiknya.Katakunci: Implementasi Kebijakan, program pembinaan anak jalanan.","author":[{"dropping-particle":"","family":"Gumanti","given":"Lulu","non-dropping-particle":"","parse-names":false,"suffix":""},{"dropping-particle":"","family":"Permana","given":"Ipik","non-dropping-particle":"","parse-names":false,"suffix":""},{"dropping-particle":"","family":"Sutarjo","given":"Moh","non-dropping-particle":"","parse-names":false,"suffix":""}],"container-title":"Jurnal Ilmiah Publika","id":"ITEM-1","issue":"1","issued":{"date-parts":[["2020"]]},"page":"1-10","title":"IMPLEMENTASI KEBIJAKAN PROGRAM PEMBINAAN ANAK JALANAN DI DINAS SOSIAL KABUPATEN CIREBON","type":"article-journal","volume":"8"},"uris":["http://www.mendeley.com/documents/?uuid=8f4b8e99-e5da-3835-b2d8-10a0197c95aa"]}],"mendeley":{"formattedCitation":"[3]","plainTextFormattedCitation":"[3]","previouslyFormattedCitation":"[3]"},"properties":{"noteIndex":0},"schema":"https://github.com/citation-style-language/schema/raw/master/csl-citation.json"}</w:instrText>
      </w:r>
      <w:r w:rsidR="00243BC0">
        <w:rPr>
          <w:rFonts w:ascii="Times New Roman" w:hAnsi="Times New Roman" w:cs="Times New Roman"/>
          <w:sz w:val="24"/>
          <w:szCs w:val="24"/>
        </w:rPr>
        <w:fldChar w:fldCharType="separate"/>
      </w:r>
      <w:r w:rsidR="00243BC0" w:rsidRPr="00243BC0">
        <w:rPr>
          <w:rFonts w:ascii="Times New Roman" w:hAnsi="Times New Roman" w:cs="Times New Roman"/>
          <w:noProof/>
          <w:sz w:val="24"/>
          <w:szCs w:val="24"/>
        </w:rPr>
        <w:t>[3]</w:t>
      </w:r>
      <w:r w:rsidR="00243BC0">
        <w:rPr>
          <w:rFonts w:ascii="Times New Roman" w:hAnsi="Times New Roman" w:cs="Times New Roman"/>
          <w:sz w:val="24"/>
          <w:szCs w:val="24"/>
        </w:rPr>
        <w:fldChar w:fldCharType="end"/>
      </w:r>
      <w:r w:rsidR="0083598E">
        <w:rPr>
          <w:rFonts w:ascii="Times New Roman" w:hAnsi="Times New Roman" w:cs="Times New Roman"/>
          <w:sz w:val="24"/>
          <w:szCs w:val="24"/>
        </w:rPr>
        <w:t>.</w:t>
      </w:r>
      <w:r w:rsidR="00243BC0">
        <w:rPr>
          <w:rFonts w:ascii="Times New Roman" w:hAnsi="Times New Roman" w:cs="Times New Roman"/>
          <w:sz w:val="24"/>
          <w:szCs w:val="24"/>
        </w:rPr>
        <w:t xml:space="preserve"> </w:t>
      </w:r>
      <w:r w:rsidR="00DE58FF">
        <w:rPr>
          <w:rFonts w:ascii="Times New Roman" w:hAnsi="Times New Roman" w:cs="Times New Roman"/>
          <w:sz w:val="24"/>
          <w:szCs w:val="24"/>
        </w:rPr>
        <w:t>Anak jalanan biasanya berpakaian tidak rapi, kotor, kumal, merokok sambil bermain gitar, suka minum minuman keras, dan sebagainya. Selain itu menerka sering mengganggu ketertiban di jalanan, meminta uang kepada pengendara-pengendara di jalanan. Anak-anak di jalanan hidup yang bebas dalam artian bebas melakukan apa saja tanpa aturan orang tuanya yang seharusnya hal tersebut belum pantas dilakukan anak-anak seumuran mereka. Menjadi anak jalanan bukan pilihan hidup dan tidak diinginkan oleh setiap orang. Namun anak jalanan menjadi masalah bagi masyarakat pemerintah Indonesia sudah membuat peraturan untuk mengatasi masalah sosial. Menurut Undang-Undang Nomor 35 Tahun 2014 tentang perlindungan anak dan Undang-Un</w:t>
      </w:r>
      <w:r w:rsidR="00977BD3">
        <w:rPr>
          <w:rFonts w:ascii="Times New Roman" w:hAnsi="Times New Roman" w:cs="Times New Roman"/>
          <w:sz w:val="24"/>
          <w:szCs w:val="24"/>
        </w:rPr>
        <w:t>dang Nomor 23 tahun 2002 yaitu “</w:t>
      </w:r>
      <w:r w:rsidR="00DE58FF">
        <w:rPr>
          <w:rFonts w:ascii="Times New Roman" w:hAnsi="Times New Roman" w:cs="Times New Roman"/>
          <w:sz w:val="24"/>
          <w:szCs w:val="24"/>
        </w:rPr>
        <w:t>Setiap anak berhak memperoleh pendidikan dan pengajaran dalam rangka pengembangan pribadinya dan tingkat kecerdasaannya sesuai dengan minat, termasuk anak j</w:t>
      </w:r>
      <w:r w:rsidR="00243BC0">
        <w:rPr>
          <w:rFonts w:ascii="Times New Roman" w:hAnsi="Times New Roman" w:cs="Times New Roman"/>
          <w:sz w:val="24"/>
          <w:szCs w:val="24"/>
        </w:rPr>
        <w:t xml:space="preserve">alanan” yang terdapat di jurnal </w:t>
      </w:r>
      <w:r w:rsidR="00243BC0">
        <w:rPr>
          <w:rFonts w:ascii="Times New Roman" w:hAnsi="Times New Roman" w:cs="Times New Roman"/>
          <w:sz w:val="24"/>
          <w:szCs w:val="24"/>
        </w:rPr>
        <w:fldChar w:fldCharType="begin" w:fldLock="1"/>
      </w:r>
      <w:r w:rsidR="002177E6">
        <w:rPr>
          <w:rFonts w:ascii="Times New Roman" w:hAnsi="Times New Roman" w:cs="Times New Roman"/>
          <w:sz w:val="24"/>
          <w:szCs w:val="24"/>
        </w:rPr>
        <w:instrText>ADDIN CSL_CITATION {"citationItems":[{"id":"ITEM-1","itemData":{"abstract":"Semarang City is the capital of Central Java province that not separated from social issues, for example is the problem of street chidren. In order to handle the problem of street Children in Semarang city, Social Department of Youth and Sports commit various activities to prevent and control the number of street children. Handling problem of street children by the Social Department of Youth and Sports in Semarang City done by field with social welfare problems.The focus and goals in this study is to formulate the strategy to handling the problem of street children that happen in Semarang City. This study is using qualitative descriptive through interviews, literature, and document, and also SWOT analysis (Strength, Weakness, Opportunities, Threats) that used for analyze.The results obtained that handling problem of street Children by the Social Department of Youth and Sports in Semarang city is not maximized. Where there still an obstacles such as deficieny of human resources,minimum budget, insufficient infrastructure, the habit of society that hard to be change and the absence of regulation of mayor. By analyzing the internal environment and the external environment we can got the strategies that will test by litmus test to determine the level of strategical from these issues. Based on these results, It is reccomended for the strategic issues that has formulated can help Social Service of Youth and Sports of Semarang city for handling the problem of street children. This is done to improve the handling of children street problem in Semarang City.","author":[{"dropping-particle":"","family":"Asril","given":"Wulandari","non-dropping-particle":"","parse-names":false,"suffix":""},{"dropping-particle":"","family":"Khaerani","given":"Thalita Rifda","non-dropping-particle":"","parse-names":false,"suffix":""},{"dropping-particle":"","family":"Profesor","given":"Jalan","non-dropping-particle":"","parse-names":false,"suffix":""},{"dropping-particle":"","family":"Soedarto","given":"Haji","non-dropping-particle":"","parse-names":false,"suffix":""}],"id":"ITEM-1","issued":{"date-parts":[["0"]]},"title":"STRATEGI PENANGANAN ANAK JALANAN DI DINAS SOSIAL PEMUDA DAN OLAHRAGA KOTA SEMARANG","type":"article-journal"},"uris":["http://www.mendeley.com/documents/?uuid=6004c505-eb2f-3d4d-9f5f-465320c41599"]}],"mendeley":{"formattedCitation":"[4]","plainTextFormattedCitation":"[4]","previouslyFormattedCitation":"[4]"},"properties":{"noteIndex":0},"schema":"https://github.com/citation-style-language/schema/raw/master/csl-citation.json"}</w:instrText>
      </w:r>
      <w:r w:rsidR="00243BC0">
        <w:rPr>
          <w:rFonts w:ascii="Times New Roman" w:hAnsi="Times New Roman" w:cs="Times New Roman"/>
          <w:sz w:val="24"/>
          <w:szCs w:val="24"/>
        </w:rPr>
        <w:fldChar w:fldCharType="separate"/>
      </w:r>
      <w:r w:rsidR="00243BC0" w:rsidRPr="00243BC0">
        <w:rPr>
          <w:rFonts w:ascii="Times New Roman" w:hAnsi="Times New Roman" w:cs="Times New Roman"/>
          <w:noProof/>
          <w:sz w:val="24"/>
          <w:szCs w:val="24"/>
        </w:rPr>
        <w:t>[4]</w:t>
      </w:r>
      <w:r w:rsidR="00243BC0">
        <w:rPr>
          <w:rFonts w:ascii="Times New Roman" w:hAnsi="Times New Roman" w:cs="Times New Roman"/>
          <w:sz w:val="24"/>
          <w:szCs w:val="24"/>
        </w:rPr>
        <w:fldChar w:fldCharType="end"/>
      </w:r>
      <w:r w:rsidR="00DE58FF">
        <w:rPr>
          <w:rFonts w:ascii="Times New Roman" w:hAnsi="Times New Roman" w:cs="Times New Roman"/>
          <w:sz w:val="24"/>
          <w:szCs w:val="24"/>
        </w:rPr>
        <w:t>. Yang dimana anak mendapat pendidikan  dan pengajaran baik itu dalam pengembangan kreatifitas seseorang dan pengetahuan begitu juga kepada anak jalanan walaupun mereka hidup di jalanan mereka juga berhak mendapat pengajaran kreatifitas yang berguna buat diri mereka dan bisa memperbaiki hidup anak tersebut.</w:t>
      </w:r>
    </w:p>
    <w:p w:rsidR="00D62FCF" w:rsidRDefault="0083598E" w:rsidP="0083598E">
      <w:pPr>
        <w:ind w:firstLine="720"/>
        <w:jc w:val="both"/>
        <w:rPr>
          <w:rFonts w:ascii="Times New Roman" w:hAnsi="Times New Roman" w:cs="Times New Roman"/>
          <w:sz w:val="24"/>
          <w:szCs w:val="24"/>
        </w:rPr>
      </w:pPr>
      <w:r>
        <w:rPr>
          <w:rFonts w:ascii="Times New Roman" w:hAnsi="Times New Roman" w:cs="Times New Roman"/>
          <w:sz w:val="24"/>
          <w:szCs w:val="24"/>
        </w:rPr>
        <w:t xml:space="preserve">Dalam masalah penyandang kesejahteraan sosial dipegang oleh dinas sosial dengan aturan yang dibuat pemerintah untuk mensejahterakan masyarakat. Seperti di dalam Undang-Undang Peraturan Menteri Sosial Republik Indonesia Nomor 18 Tahun 2017, Pasal 1 ayat 14 “Urusan Wajib Bidang Dinas Sosial adalah urusan  pemerintah yang berkaitan dengan hak dan pelayanan dasar bidang sosial penyandang masalah kesejahteraan sosial yang penyelenggaraannnya diwajibkan oleh peraturan perundang-undangan kepada daerah”. Di dalam pemerintahan memiliki beberapa lembaga pemerintahan, salah satu lembaga pemerintah yaitu dinas sosial. Dinas sosial merupakan salah satu lembaga sosial yang dibuat pemerintah yang dimana didalamnya terdapat pekerja sosial dan  mempunyai aturan yang bertujuan untuk mensejahterakan masyarakat, selain itu juga bertujuan untuk membangun masyarakat untuk lebih maju pembinaan tenaga kerja. </w:t>
      </w:r>
      <w:r w:rsidR="00C47866">
        <w:rPr>
          <w:rFonts w:ascii="Times New Roman" w:hAnsi="Times New Roman" w:cs="Times New Roman"/>
          <w:sz w:val="24"/>
          <w:szCs w:val="24"/>
        </w:rPr>
        <w:t>Akibat dari permasalahan sosial anak jalanan yang</w:t>
      </w:r>
      <w:r>
        <w:rPr>
          <w:rFonts w:ascii="Times New Roman" w:hAnsi="Times New Roman" w:cs="Times New Roman"/>
          <w:sz w:val="24"/>
          <w:szCs w:val="24"/>
        </w:rPr>
        <w:t xml:space="preserve"> semakin meningkat tiap tahun, D</w:t>
      </w:r>
      <w:r w:rsidR="00C47866">
        <w:rPr>
          <w:rFonts w:ascii="Times New Roman" w:hAnsi="Times New Roman" w:cs="Times New Roman"/>
          <w:sz w:val="24"/>
          <w:szCs w:val="24"/>
        </w:rPr>
        <w:t xml:space="preserve">inas Sosial dan pemberdayaan masyarakat di kota Batam membuat program pembinaan anak jalanan. Selain dalam program pembinaan anak jalanan Dinas Sosial </w:t>
      </w:r>
      <w:r w:rsidR="00C47866">
        <w:rPr>
          <w:rFonts w:ascii="Times New Roman" w:hAnsi="Times New Roman" w:cs="Times New Roman"/>
          <w:sz w:val="24"/>
          <w:szCs w:val="24"/>
        </w:rPr>
        <w:lastRenderedPageBreak/>
        <w:t xml:space="preserve">juga melakukan keterampilan </w:t>
      </w:r>
      <w:r w:rsidR="00D62FCF">
        <w:rPr>
          <w:rFonts w:ascii="Times New Roman" w:hAnsi="Times New Roman" w:cs="Times New Roman"/>
          <w:sz w:val="24"/>
          <w:szCs w:val="24"/>
        </w:rPr>
        <w:t>yang dimiliki anak-anak jalanan seperti menjahit, mengelas,dan salon.</w:t>
      </w:r>
    </w:p>
    <w:p w:rsidR="00EF29A6" w:rsidRDefault="00EF29A6" w:rsidP="00C47866">
      <w:pPr>
        <w:ind w:firstLine="720"/>
        <w:jc w:val="both"/>
        <w:rPr>
          <w:rFonts w:ascii="Times New Roman" w:hAnsi="Times New Roman" w:cs="Times New Roman"/>
          <w:sz w:val="24"/>
          <w:szCs w:val="24"/>
        </w:rPr>
      </w:pPr>
      <w:r>
        <w:rPr>
          <w:rFonts w:ascii="Times New Roman" w:hAnsi="Times New Roman" w:cs="Times New Roman"/>
          <w:sz w:val="24"/>
          <w:szCs w:val="24"/>
        </w:rPr>
        <w:t>Di Batam sendiri anak jalan</w:t>
      </w:r>
      <w:r w:rsidR="00C61433">
        <w:rPr>
          <w:rFonts w:ascii="Times New Roman" w:hAnsi="Times New Roman" w:cs="Times New Roman"/>
          <w:sz w:val="24"/>
          <w:szCs w:val="24"/>
        </w:rPr>
        <w:t xml:space="preserve">an juga sangat banyak dijumpai </w:t>
      </w:r>
      <w:r>
        <w:rPr>
          <w:rFonts w:ascii="Times New Roman" w:hAnsi="Times New Roman" w:cs="Times New Roman"/>
          <w:sz w:val="24"/>
          <w:szCs w:val="24"/>
        </w:rPr>
        <w:t>baik itu di perempatan lampu merah maupun di tempat-tempat umum lainnya. Salah satu tempat yang dijadikan sebagai wadah untuk penanganan dan rehabilisasi a</w:t>
      </w:r>
      <w:r w:rsidR="00C61433">
        <w:rPr>
          <w:rFonts w:ascii="Times New Roman" w:hAnsi="Times New Roman" w:cs="Times New Roman"/>
          <w:sz w:val="24"/>
          <w:szCs w:val="24"/>
        </w:rPr>
        <w:t>nak jalanan di kota Batam yaitu</w:t>
      </w:r>
      <w:r>
        <w:rPr>
          <w:rFonts w:ascii="Times New Roman" w:hAnsi="Times New Roman" w:cs="Times New Roman"/>
          <w:sz w:val="24"/>
          <w:szCs w:val="24"/>
        </w:rPr>
        <w:t xml:space="preserve"> Dinas Sosial UPTD-P2PMKS Nila</w:t>
      </w:r>
      <w:r w:rsidR="00C61433">
        <w:rPr>
          <w:rFonts w:ascii="Times New Roman" w:hAnsi="Times New Roman" w:cs="Times New Roman"/>
          <w:sz w:val="24"/>
          <w:szCs w:val="24"/>
        </w:rPr>
        <w:t xml:space="preserve">m Suri. Dinas Sosial UPTD-P2PMKS </w:t>
      </w:r>
      <w:r>
        <w:rPr>
          <w:rFonts w:ascii="Times New Roman" w:hAnsi="Times New Roman" w:cs="Times New Roman"/>
          <w:sz w:val="24"/>
          <w:szCs w:val="24"/>
        </w:rPr>
        <w:t>Nilam Suri sendiri merupakan tempat pusat rehabilitasi sosial yang berada di Nongsa, Batam. UPTD-P2PMKS Nilam Suri melakukan pembinaan, bimbingan, pengembangan, pencegahan dan rehabilitasi sosial terhadap penyandang masalah sosial sehingga dapat memperbaiki peranan sosial serta memperbaiki kehidupan masyarakat. Dalam penanganan masalah sosial kemasyarakatan mulai dari OODGJ (Orang Dengan Gangguan Jiwa), anak jalanan, orang terlantar, anak-anak terlibat masalah kriminalitas, pengamen jalanan, orang peminta-peminta dijalanan dan permasalahan lainnya.</w:t>
      </w:r>
    </w:p>
    <w:p w:rsidR="006402B7" w:rsidRDefault="00AE14CA" w:rsidP="006402B7">
      <w:pPr>
        <w:ind w:firstLine="720"/>
        <w:jc w:val="both"/>
        <w:rPr>
          <w:rFonts w:ascii="Times New Roman" w:hAnsi="Times New Roman" w:cs="Times New Roman"/>
          <w:sz w:val="24"/>
          <w:szCs w:val="24"/>
        </w:rPr>
      </w:pPr>
      <w:r>
        <w:rPr>
          <w:rFonts w:ascii="Times New Roman" w:hAnsi="Times New Roman" w:cs="Times New Roman"/>
          <w:sz w:val="24"/>
          <w:szCs w:val="24"/>
        </w:rPr>
        <w:t>Anak- Anak jalanan yang ada di UPTD-P2PMKS Nilam Suri tersebut akan dilakukan pembinaan terhadap anak jalanan seperti pembinaan mentalnya dan juga pembinaan keterampilan anjal yang dilakukan oleh pekerja sosial. Setelah dilakukanny</w:t>
      </w:r>
      <w:r w:rsidR="006402B7">
        <w:rPr>
          <w:rFonts w:ascii="Times New Roman" w:hAnsi="Times New Roman" w:cs="Times New Roman"/>
          <w:sz w:val="24"/>
          <w:szCs w:val="24"/>
        </w:rPr>
        <w:t xml:space="preserve">a pembinaan, anak jalanan ini akan dikembalikan kepada keluarganya masing-masing. Di UPTD ini menyediakan program pelatihan tiga kali dalam setahun seperti memberikan pendidikan keterampilan agar saat anak jalanan selesai melakukan pembinaan di UPTD mereka dapat membuka usaha dengan keterampilan yang sudah mereka kembangkan di UPTD-P2PMKS Nilam Suri. </w:t>
      </w:r>
    </w:p>
    <w:p w:rsidR="00A03723" w:rsidRDefault="006402B7" w:rsidP="00A03723">
      <w:pPr>
        <w:ind w:firstLine="720"/>
        <w:jc w:val="both"/>
        <w:rPr>
          <w:rFonts w:ascii="Times New Roman" w:hAnsi="Times New Roman" w:cs="Times New Roman"/>
          <w:sz w:val="24"/>
          <w:szCs w:val="24"/>
        </w:rPr>
      </w:pPr>
      <w:r>
        <w:rPr>
          <w:rFonts w:ascii="Times New Roman" w:hAnsi="Times New Roman" w:cs="Times New Roman"/>
          <w:sz w:val="24"/>
          <w:szCs w:val="24"/>
        </w:rPr>
        <w:t xml:space="preserve">Belakangan ini program pelatihan tiga kali dalam setahun di UPTD-P2PMKS Nilam Suri, peneliti mengamati program pelatihan ini tidak berjalan lagi dikarenakan fasilitas yang ada di UPTD tidak memadai lagi. Hal ini lah yang membuat anak jalanan sering keluar masuk rehabilitasi ini dikarenakan anak jalanan belum mengetahui keterampilan yang akan mereka lakukan. </w:t>
      </w:r>
      <w:r w:rsidR="00AA6F47">
        <w:rPr>
          <w:rFonts w:ascii="Times New Roman" w:hAnsi="Times New Roman" w:cs="Times New Roman"/>
          <w:sz w:val="24"/>
          <w:szCs w:val="24"/>
        </w:rPr>
        <w:t>Tetapi hal tersebut bukan menjadi hal utama anak jalanan keluar masuk UPTD-P2PMKS Nilam Suri, karena itu tergantung mindset ataupun kemauan dari diri mereka sendiri dalam memperbaiki kehidupan mereka.</w:t>
      </w:r>
    </w:p>
    <w:p w:rsidR="00775220" w:rsidRPr="00775220" w:rsidRDefault="00775220" w:rsidP="00A03723">
      <w:pPr>
        <w:ind w:firstLine="720"/>
        <w:jc w:val="center"/>
        <w:rPr>
          <w:rFonts w:ascii="Times New Roman" w:hAnsi="Times New Roman" w:cs="Times New Roman"/>
          <w:sz w:val="24"/>
          <w:szCs w:val="24"/>
        </w:rPr>
      </w:pPr>
      <w:r>
        <w:rPr>
          <w:rFonts w:ascii="Times New Roman" w:hAnsi="Times New Roman" w:cs="Times New Roman"/>
          <w:b/>
          <w:sz w:val="24"/>
          <w:szCs w:val="24"/>
        </w:rPr>
        <w:t xml:space="preserve">Tabel 2. </w:t>
      </w:r>
      <w:r w:rsidR="00784B2A">
        <w:rPr>
          <w:rFonts w:ascii="Times New Roman" w:hAnsi="Times New Roman" w:cs="Times New Roman"/>
          <w:b/>
          <w:sz w:val="24"/>
          <w:szCs w:val="24"/>
        </w:rPr>
        <w:t xml:space="preserve"> </w:t>
      </w:r>
      <w:r w:rsidR="00784B2A">
        <w:rPr>
          <w:rFonts w:ascii="Times New Roman" w:hAnsi="Times New Roman" w:cs="Times New Roman"/>
          <w:sz w:val="24"/>
          <w:szCs w:val="24"/>
        </w:rPr>
        <w:t>Jumlah Anak Jalanan yang di Rehabilitasi UPTD-P2PMKS Nilam Suri</w:t>
      </w:r>
      <w:r w:rsidR="00EB4528">
        <w:rPr>
          <w:rFonts w:ascii="Times New Roman" w:hAnsi="Times New Roman" w:cs="Times New Roman"/>
          <w:sz w:val="24"/>
          <w:szCs w:val="24"/>
        </w:rPr>
        <w:t xml:space="preserve"> bulan Juli 2022</w:t>
      </w:r>
    </w:p>
    <w:tbl>
      <w:tblPr>
        <w:tblStyle w:val="TableGrid"/>
        <w:tblW w:w="0" w:type="auto"/>
        <w:tblInd w:w="2077" w:type="dxa"/>
        <w:tblLook w:val="04A0" w:firstRow="1" w:lastRow="0" w:firstColumn="1" w:lastColumn="0" w:noHBand="0" w:noVBand="1"/>
      </w:tblPr>
      <w:tblGrid>
        <w:gridCol w:w="3192"/>
        <w:gridCol w:w="3192"/>
      </w:tblGrid>
      <w:tr w:rsidR="00EB4528" w:rsidTr="00EB4528">
        <w:tc>
          <w:tcPr>
            <w:tcW w:w="3192" w:type="dxa"/>
          </w:tcPr>
          <w:p w:rsidR="00EB4528" w:rsidRPr="00243BC0" w:rsidRDefault="00243BC0" w:rsidP="00243BC0">
            <w:pPr>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3192" w:type="dxa"/>
          </w:tcPr>
          <w:p w:rsidR="00EB4528" w:rsidRPr="00784B2A" w:rsidRDefault="00243BC0" w:rsidP="00243BC0">
            <w:pPr>
              <w:tabs>
                <w:tab w:val="center" w:pos="1488"/>
              </w:tabs>
              <w:rPr>
                <w:rFonts w:ascii="Times New Roman" w:hAnsi="Times New Roman" w:cs="Times New Roman"/>
                <w:b/>
                <w:sz w:val="24"/>
                <w:szCs w:val="24"/>
              </w:rPr>
            </w:pPr>
            <w:r>
              <w:rPr>
                <w:rFonts w:ascii="Times New Roman" w:hAnsi="Times New Roman" w:cs="Times New Roman"/>
                <w:b/>
                <w:sz w:val="24"/>
                <w:szCs w:val="24"/>
              </w:rPr>
              <w:tab/>
            </w:r>
            <w:r w:rsidR="00EB4528">
              <w:rPr>
                <w:rFonts w:ascii="Times New Roman" w:hAnsi="Times New Roman" w:cs="Times New Roman"/>
                <w:b/>
                <w:sz w:val="24"/>
                <w:szCs w:val="24"/>
              </w:rPr>
              <w:t>JUMLAH</w:t>
            </w:r>
          </w:p>
        </w:tc>
      </w:tr>
      <w:tr w:rsidR="00EB4528" w:rsidTr="00EB4528">
        <w:tc>
          <w:tcPr>
            <w:tcW w:w="3192" w:type="dxa"/>
          </w:tcPr>
          <w:p w:rsidR="00EB4528" w:rsidRDefault="00EB4528" w:rsidP="006E253F">
            <w:pPr>
              <w:jc w:val="center"/>
              <w:rPr>
                <w:rFonts w:ascii="Times New Roman" w:hAnsi="Times New Roman" w:cs="Times New Roman"/>
                <w:sz w:val="24"/>
                <w:szCs w:val="24"/>
              </w:rPr>
            </w:pPr>
            <w:r>
              <w:rPr>
                <w:rFonts w:ascii="Times New Roman" w:hAnsi="Times New Roman" w:cs="Times New Roman"/>
                <w:sz w:val="24"/>
                <w:szCs w:val="24"/>
              </w:rPr>
              <w:t>Laki-Laki</w:t>
            </w:r>
          </w:p>
        </w:tc>
        <w:tc>
          <w:tcPr>
            <w:tcW w:w="3192" w:type="dxa"/>
          </w:tcPr>
          <w:p w:rsidR="00EB4528" w:rsidRDefault="00EB4528" w:rsidP="006E253F">
            <w:pPr>
              <w:jc w:val="center"/>
              <w:rPr>
                <w:rFonts w:ascii="Times New Roman" w:hAnsi="Times New Roman" w:cs="Times New Roman"/>
                <w:sz w:val="24"/>
                <w:szCs w:val="24"/>
              </w:rPr>
            </w:pPr>
            <w:r>
              <w:rPr>
                <w:rFonts w:ascii="Times New Roman" w:hAnsi="Times New Roman" w:cs="Times New Roman"/>
                <w:sz w:val="24"/>
                <w:szCs w:val="24"/>
              </w:rPr>
              <w:t>4 orang</w:t>
            </w:r>
          </w:p>
        </w:tc>
      </w:tr>
      <w:tr w:rsidR="00EB4528" w:rsidTr="00EB4528">
        <w:tc>
          <w:tcPr>
            <w:tcW w:w="3192" w:type="dxa"/>
          </w:tcPr>
          <w:p w:rsidR="00EB4528" w:rsidRDefault="00EB4528" w:rsidP="006E253F">
            <w:pPr>
              <w:jc w:val="center"/>
              <w:rPr>
                <w:rFonts w:ascii="Times New Roman" w:hAnsi="Times New Roman" w:cs="Times New Roman"/>
                <w:sz w:val="24"/>
                <w:szCs w:val="24"/>
              </w:rPr>
            </w:pPr>
            <w:r>
              <w:rPr>
                <w:rFonts w:ascii="Times New Roman" w:hAnsi="Times New Roman" w:cs="Times New Roman"/>
                <w:sz w:val="24"/>
                <w:szCs w:val="24"/>
              </w:rPr>
              <w:t>Perempuan</w:t>
            </w:r>
          </w:p>
        </w:tc>
        <w:tc>
          <w:tcPr>
            <w:tcW w:w="3192" w:type="dxa"/>
          </w:tcPr>
          <w:p w:rsidR="00EB4528" w:rsidRDefault="00EB4528" w:rsidP="006E253F">
            <w:pPr>
              <w:jc w:val="center"/>
              <w:rPr>
                <w:rFonts w:ascii="Times New Roman" w:hAnsi="Times New Roman" w:cs="Times New Roman"/>
                <w:sz w:val="24"/>
                <w:szCs w:val="24"/>
              </w:rPr>
            </w:pPr>
            <w:r>
              <w:rPr>
                <w:rFonts w:ascii="Times New Roman" w:hAnsi="Times New Roman" w:cs="Times New Roman"/>
                <w:sz w:val="24"/>
                <w:szCs w:val="24"/>
              </w:rPr>
              <w:t>-</w:t>
            </w:r>
          </w:p>
        </w:tc>
      </w:tr>
      <w:tr w:rsidR="00EB4528" w:rsidTr="00EB4528">
        <w:tc>
          <w:tcPr>
            <w:tcW w:w="3192" w:type="dxa"/>
          </w:tcPr>
          <w:p w:rsidR="00EB4528" w:rsidRDefault="00EB4528" w:rsidP="006E253F">
            <w:pPr>
              <w:jc w:val="center"/>
              <w:rPr>
                <w:rFonts w:ascii="Times New Roman" w:hAnsi="Times New Roman" w:cs="Times New Roman"/>
                <w:sz w:val="24"/>
                <w:szCs w:val="24"/>
              </w:rPr>
            </w:pPr>
            <w:r>
              <w:rPr>
                <w:rFonts w:ascii="Times New Roman" w:hAnsi="Times New Roman" w:cs="Times New Roman"/>
                <w:sz w:val="24"/>
                <w:szCs w:val="24"/>
              </w:rPr>
              <w:t>Total keseluruhan</w:t>
            </w:r>
          </w:p>
        </w:tc>
        <w:tc>
          <w:tcPr>
            <w:tcW w:w="3192" w:type="dxa"/>
          </w:tcPr>
          <w:p w:rsidR="00EB4528" w:rsidRDefault="00EB4528" w:rsidP="006E253F">
            <w:pPr>
              <w:jc w:val="center"/>
              <w:rPr>
                <w:rFonts w:ascii="Times New Roman" w:hAnsi="Times New Roman" w:cs="Times New Roman"/>
                <w:sz w:val="24"/>
                <w:szCs w:val="24"/>
              </w:rPr>
            </w:pPr>
            <w:r>
              <w:rPr>
                <w:rFonts w:ascii="Times New Roman" w:hAnsi="Times New Roman" w:cs="Times New Roman"/>
                <w:sz w:val="24"/>
                <w:szCs w:val="24"/>
              </w:rPr>
              <w:t>4 Orang</w:t>
            </w:r>
          </w:p>
          <w:p w:rsidR="00EB4528" w:rsidRDefault="00EB4528" w:rsidP="006E253F">
            <w:pPr>
              <w:jc w:val="center"/>
              <w:rPr>
                <w:rFonts w:ascii="Times New Roman" w:hAnsi="Times New Roman" w:cs="Times New Roman"/>
                <w:sz w:val="24"/>
                <w:szCs w:val="24"/>
              </w:rPr>
            </w:pPr>
          </w:p>
        </w:tc>
      </w:tr>
    </w:tbl>
    <w:p w:rsidR="00A03723" w:rsidRDefault="00946AD8" w:rsidP="00946AD8">
      <w:pPr>
        <w:ind w:left="2880" w:firstLine="720"/>
        <w:rPr>
          <w:rFonts w:ascii="Times New Roman" w:hAnsi="Times New Roman" w:cs="Times New Roman"/>
          <w:sz w:val="24"/>
          <w:szCs w:val="24"/>
        </w:rPr>
      </w:pPr>
      <w:r>
        <w:rPr>
          <w:rFonts w:ascii="Times New Roman" w:hAnsi="Times New Roman" w:cs="Times New Roman"/>
          <w:sz w:val="24"/>
          <w:szCs w:val="24"/>
        </w:rPr>
        <w:t>Sumber: UPTD-P2PMKS Nilam Suri</w:t>
      </w:r>
    </w:p>
    <w:p w:rsidR="00946AD8" w:rsidRPr="00946AD8" w:rsidRDefault="00EB4528" w:rsidP="00EB4528">
      <w:pPr>
        <w:rPr>
          <w:rFonts w:ascii="Times New Roman" w:hAnsi="Times New Roman" w:cs="Times New Roman"/>
          <w:sz w:val="24"/>
          <w:szCs w:val="24"/>
        </w:rPr>
      </w:pPr>
      <w:r>
        <w:rPr>
          <w:rFonts w:ascii="Times New Roman" w:hAnsi="Times New Roman" w:cs="Times New Roman"/>
          <w:sz w:val="24"/>
          <w:szCs w:val="24"/>
        </w:rPr>
        <w:t>Data diatas merupakan jumlah anak jalanan yang mendapatkan pembinaan di UPTD</w:t>
      </w:r>
      <w:r w:rsidR="00243BC0">
        <w:rPr>
          <w:rFonts w:ascii="Times New Roman" w:hAnsi="Times New Roman" w:cs="Times New Roman"/>
          <w:sz w:val="24"/>
          <w:szCs w:val="24"/>
        </w:rPr>
        <w:t xml:space="preserve">-P2PMKS Nilam Suri dengan total </w:t>
      </w:r>
      <w:r w:rsidR="00980598">
        <w:rPr>
          <w:rFonts w:ascii="Times New Roman" w:hAnsi="Times New Roman" w:cs="Times New Roman"/>
          <w:sz w:val="24"/>
          <w:szCs w:val="24"/>
        </w:rPr>
        <w:t>4 orang pada bulan Juli laki-laki, yang dibawah umur 18 tahun 3 orang dan ya</w:t>
      </w:r>
      <w:r w:rsidR="00D67BDB">
        <w:rPr>
          <w:rFonts w:ascii="Times New Roman" w:hAnsi="Times New Roman" w:cs="Times New Roman"/>
          <w:sz w:val="24"/>
          <w:szCs w:val="24"/>
        </w:rPr>
        <w:t>ng diatas umur 18 tahun 1 orang.</w:t>
      </w:r>
    </w:p>
    <w:p w:rsidR="00784B2A" w:rsidRPr="00A03723" w:rsidRDefault="00775220" w:rsidP="00A03723">
      <w:pPr>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3. </w:t>
      </w:r>
      <w:r w:rsidR="00784B2A">
        <w:rPr>
          <w:rFonts w:ascii="Times New Roman" w:hAnsi="Times New Roman" w:cs="Times New Roman"/>
          <w:sz w:val="24"/>
          <w:szCs w:val="24"/>
        </w:rPr>
        <w:t>Rekap Data Klien Penjangkauan 2021 UPTD-P2PMKS Nilam Suri</w:t>
      </w:r>
    </w:p>
    <w:tbl>
      <w:tblPr>
        <w:tblStyle w:val="TableGrid"/>
        <w:tblW w:w="0" w:type="auto"/>
        <w:tblLook w:val="04A0" w:firstRow="1" w:lastRow="0" w:firstColumn="1" w:lastColumn="0" w:noHBand="0" w:noVBand="1"/>
      </w:tblPr>
      <w:tblGrid>
        <w:gridCol w:w="675"/>
        <w:gridCol w:w="5103"/>
        <w:gridCol w:w="3798"/>
      </w:tblGrid>
      <w:tr w:rsidR="00784B2A" w:rsidTr="006E253F">
        <w:tc>
          <w:tcPr>
            <w:tcW w:w="675" w:type="dxa"/>
          </w:tcPr>
          <w:p w:rsidR="00784B2A" w:rsidRPr="00775220" w:rsidRDefault="00784B2A" w:rsidP="006E253F">
            <w:pPr>
              <w:jc w:val="center"/>
              <w:rPr>
                <w:rFonts w:ascii="Times New Roman" w:hAnsi="Times New Roman" w:cs="Times New Roman"/>
                <w:b/>
                <w:sz w:val="24"/>
                <w:szCs w:val="24"/>
              </w:rPr>
            </w:pPr>
            <w:r w:rsidRPr="00775220">
              <w:rPr>
                <w:rFonts w:ascii="Times New Roman" w:hAnsi="Times New Roman" w:cs="Times New Roman"/>
                <w:b/>
                <w:sz w:val="24"/>
                <w:szCs w:val="24"/>
              </w:rPr>
              <w:t>NO</w:t>
            </w:r>
          </w:p>
        </w:tc>
        <w:tc>
          <w:tcPr>
            <w:tcW w:w="5103" w:type="dxa"/>
          </w:tcPr>
          <w:p w:rsidR="00784B2A" w:rsidRPr="00775220" w:rsidRDefault="00784B2A" w:rsidP="006E253F">
            <w:pPr>
              <w:jc w:val="center"/>
              <w:rPr>
                <w:rFonts w:ascii="Times New Roman" w:hAnsi="Times New Roman" w:cs="Times New Roman"/>
                <w:b/>
                <w:sz w:val="24"/>
                <w:szCs w:val="24"/>
              </w:rPr>
            </w:pPr>
            <w:r w:rsidRPr="00775220">
              <w:rPr>
                <w:rFonts w:ascii="Times New Roman" w:hAnsi="Times New Roman" w:cs="Times New Roman"/>
                <w:b/>
                <w:sz w:val="24"/>
                <w:szCs w:val="24"/>
              </w:rPr>
              <w:t>KATEGORI</w:t>
            </w:r>
          </w:p>
        </w:tc>
        <w:tc>
          <w:tcPr>
            <w:tcW w:w="3798" w:type="dxa"/>
          </w:tcPr>
          <w:p w:rsidR="00784B2A" w:rsidRPr="00775220" w:rsidRDefault="00784B2A" w:rsidP="006E253F">
            <w:pPr>
              <w:jc w:val="center"/>
              <w:rPr>
                <w:rFonts w:ascii="Times New Roman" w:hAnsi="Times New Roman" w:cs="Times New Roman"/>
                <w:b/>
                <w:sz w:val="24"/>
                <w:szCs w:val="24"/>
              </w:rPr>
            </w:pPr>
            <w:r w:rsidRPr="00775220">
              <w:rPr>
                <w:rFonts w:ascii="Times New Roman" w:hAnsi="Times New Roman" w:cs="Times New Roman"/>
                <w:b/>
                <w:sz w:val="24"/>
                <w:szCs w:val="24"/>
              </w:rPr>
              <w:t>JUMLAH</w:t>
            </w:r>
          </w:p>
        </w:tc>
      </w:tr>
      <w:tr w:rsidR="00784B2A" w:rsidTr="006E253F">
        <w:tc>
          <w:tcPr>
            <w:tcW w:w="675"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Pengamen</w:t>
            </w:r>
          </w:p>
        </w:tc>
        <w:tc>
          <w:tcPr>
            <w:tcW w:w="3798"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6 orang</w:t>
            </w:r>
          </w:p>
        </w:tc>
      </w:tr>
      <w:tr w:rsidR="00784B2A" w:rsidTr="006E253F">
        <w:tc>
          <w:tcPr>
            <w:tcW w:w="675"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Pengemis</w:t>
            </w:r>
          </w:p>
        </w:tc>
        <w:tc>
          <w:tcPr>
            <w:tcW w:w="3798"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11 orang</w:t>
            </w:r>
          </w:p>
        </w:tc>
      </w:tr>
      <w:tr w:rsidR="00784B2A" w:rsidTr="006E253F">
        <w:tc>
          <w:tcPr>
            <w:tcW w:w="675"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3</w:t>
            </w:r>
          </w:p>
        </w:tc>
        <w:tc>
          <w:tcPr>
            <w:tcW w:w="5103"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Gelandangan</w:t>
            </w:r>
          </w:p>
        </w:tc>
        <w:tc>
          <w:tcPr>
            <w:tcW w:w="3798"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4 orang</w:t>
            </w:r>
          </w:p>
        </w:tc>
      </w:tr>
      <w:tr w:rsidR="00784B2A" w:rsidTr="006E253F">
        <w:tc>
          <w:tcPr>
            <w:tcW w:w="675"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4</w:t>
            </w:r>
          </w:p>
        </w:tc>
        <w:tc>
          <w:tcPr>
            <w:tcW w:w="5103"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ABH</w:t>
            </w:r>
          </w:p>
        </w:tc>
        <w:tc>
          <w:tcPr>
            <w:tcW w:w="3798"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1 orang</w:t>
            </w:r>
          </w:p>
        </w:tc>
      </w:tr>
      <w:tr w:rsidR="00784B2A" w:rsidTr="006E253F">
        <w:tc>
          <w:tcPr>
            <w:tcW w:w="675"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5</w:t>
            </w:r>
          </w:p>
        </w:tc>
        <w:tc>
          <w:tcPr>
            <w:tcW w:w="5103"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Jumlah</w:t>
            </w:r>
          </w:p>
        </w:tc>
        <w:tc>
          <w:tcPr>
            <w:tcW w:w="3798" w:type="dxa"/>
          </w:tcPr>
          <w:p w:rsidR="00784B2A" w:rsidRDefault="00784B2A" w:rsidP="006E253F">
            <w:pPr>
              <w:jc w:val="center"/>
              <w:rPr>
                <w:rFonts w:ascii="Times New Roman" w:hAnsi="Times New Roman" w:cs="Times New Roman"/>
                <w:sz w:val="24"/>
                <w:szCs w:val="24"/>
              </w:rPr>
            </w:pPr>
            <w:r>
              <w:rPr>
                <w:rFonts w:ascii="Times New Roman" w:hAnsi="Times New Roman" w:cs="Times New Roman"/>
                <w:sz w:val="24"/>
                <w:szCs w:val="24"/>
              </w:rPr>
              <w:t>22 orang</w:t>
            </w:r>
          </w:p>
        </w:tc>
      </w:tr>
    </w:tbl>
    <w:p w:rsidR="00784B2A" w:rsidRDefault="00784B2A" w:rsidP="00D67BDB">
      <w:pPr>
        <w:jc w:val="center"/>
        <w:rPr>
          <w:rFonts w:ascii="Times New Roman" w:hAnsi="Times New Roman" w:cs="Times New Roman"/>
          <w:sz w:val="24"/>
          <w:szCs w:val="24"/>
        </w:rPr>
      </w:pPr>
      <w:r>
        <w:rPr>
          <w:rFonts w:ascii="Times New Roman" w:hAnsi="Times New Roman" w:cs="Times New Roman"/>
          <w:sz w:val="24"/>
          <w:szCs w:val="24"/>
        </w:rPr>
        <w:t>Sumber: UPTD-P2PMKS Nilam Suri.</w:t>
      </w:r>
    </w:p>
    <w:p w:rsidR="0096001B" w:rsidRDefault="00784B2A" w:rsidP="00A03723">
      <w:pPr>
        <w:ind w:firstLine="720"/>
        <w:jc w:val="both"/>
        <w:rPr>
          <w:rFonts w:ascii="Times New Roman" w:hAnsi="Times New Roman" w:cs="Times New Roman"/>
          <w:sz w:val="24"/>
          <w:szCs w:val="24"/>
        </w:rPr>
      </w:pPr>
      <w:r>
        <w:rPr>
          <w:rFonts w:ascii="Times New Roman" w:hAnsi="Times New Roman" w:cs="Times New Roman"/>
          <w:sz w:val="24"/>
          <w:szCs w:val="24"/>
        </w:rPr>
        <w:t xml:space="preserve">Dari  data diatas UPTD-P2PMKS Nilam Suri </w:t>
      </w:r>
      <w:r w:rsidR="00754A75">
        <w:rPr>
          <w:rFonts w:ascii="Times New Roman" w:hAnsi="Times New Roman" w:cs="Times New Roman"/>
          <w:sz w:val="24"/>
          <w:szCs w:val="24"/>
        </w:rPr>
        <w:t>tidak hanya menang</w:t>
      </w:r>
      <w:r>
        <w:rPr>
          <w:rFonts w:ascii="Times New Roman" w:hAnsi="Times New Roman" w:cs="Times New Roman"/>
          <w:sz w:val="24"/>
          <w:szCs w:val="24"/>
        </w:rPr>
        <w:t>ani masa</w:t>
      </w:r>
      <w:r w:rsidR="00754A75">
        <w:rPr>
          <w:rFonts w:ascii="Times New Roman" w:hAnsi="Times New Roman" w:cs="Times New Roman"/>
          <w:sz w:val="24"/>
          <w:szCs w:val="24"/>
        </w:rPr>
        <w:t>lah anak jalanan tetapi juga menangani masalah sosial seperti Pengamen</w:t>
      </w:r>
      <w:r w:rsidR="00BD4546">
        <w:rPr>
          <w:rFonts w:ascii="Times New Roman" w:hAnsi="Times New Roman" w:cs="Times New Roman"/>
          <w:sz w:val="24"/>
          <w:szCs w:val="24"/>
        </w:rPr>
        <w:t xml:space="preserve"> dengan jumlah 6 orang</w:t>
      </w:r>
      <w:r w:rsidR="00754A75">
        <w:rPr>
          <w:rFonts w:ascii="Times New Roman" w:hAnsi="Times New Roman" w:cs="Times New Roman"/>
          <w:sz w:val="24"/>
          <w:szCs w:val="24"/>
        </w:rPr>
        <w:t>, Pengemis</w:t>
      </w:r>
      <w:r w:rsidR="00BD4546">
        <w:rPr>
          <w:rFonts w:ascii="Times New Roman" w:hAnsi="Times New Roman" w:cs="Times New Roman"/>
          <w:sz w:val="24"/>
          <w:szCs w:val="24"/>
        </w:rPr>
        <w:t xml:space="preserve"> dengan jumlah 11 orang</w:t>
      </w:r>
      <w:r w:rsidR="00754A75">
        <w:rPr>
          <w:rFonts w:ascii="Times New Roman" w:hAnsi="Times New Roman" w:cs="Times New Roman"/>
          <w:sz w:val="24"/>
          <w:szCs w:val="24"/>
        </w:rPr>
        <w:t>, Gelandangan</w:t>
      </w:r>
      <w:r w:rsidR="00BD4546">
        <w:rPr>
          <w:rFonts w:ascii="Times New Roman" w:hAnsi="Times New Roman" w:cs="Times New Roman"/>
          <w:sz w:val="24"/>
          <w:szCs w:val="24"/>
        </w:rPr>
        <w:t xml:space="preserve"> dengan jumlah  4 orang</w:t>
      </w:r>
      <w:r w:rsidR="00754A75">
        <w:rPr>
          <w:rFonts w:ascii="Times New Roman" w:hAnsi="Times New Roman" w:cs="Times New Roman"/>
          <w:sz w:val="24"/>
          <w:szCs w:val="24"/>
        </w:rPr>
        <w:t xml:space="preserve">, dan </w:t>
      </w:r>
      <w:r w:rsidR="00BD4546">
        <w:rPr>
          <w:rFonts w:ascii="Times New Roman" w:hAnsi="Times New Roman" w:cs="Times New Roman"/>
          <w:sz w:val="24"/>
          <w:szCs w:val="24"/>
        </w:rPr>
        <w:t>ABH dengan jumlah</w:t>
      </w:r>
      <w:r w:rsidR="00A03723">
        <w:rPr>
          <w:rFonts w:ascii="Times New Roman" w:hAnsi="Times New Roman" w:cs="Times New Roman"/>
          <w:sz w:val="24"/>
          <w:szCs w:val="24"/>
        </w:rPr>
        <w:t xml:space="preserve"> 1orang. Dimana data diatas, sebagian telah menerima dan belum menerima pelatihan program keteram</w:t>
      </w:r>
      <w:r w:rsidR="00AF1CC0">
        <w:rPr>
          <w:rFonts w:ascii="Times New Roman" w:hAnsi="Times New Roman" w:cs="Times New Roman"/>
          <w:sz w:val="24"/>
          <w:szCs w:val="24"/>
        </w:rPr>
        <w:t xml:space="preserve">pilan di UPTD-P2PMKS Nilam Suri. Dampak dari bertambahnya atau meningkatnya anak jalanan adalah dengan munculnya ketidakteraturan sosial yang ditandai dengan ketidaknyamanan, ketidaktertiban, dan juga dapat mengganggu keindahan yang ada di kota. </w:t>
      </w:r>
      <w:r w:rsidR="00A03723">
        <w:rPr>
          <w:rFonts w:ascii="Times New Roman" w:hAnsi="Times New Roman" w:cs="Times New Roman"/>
          <w:sz w:val="24"/>
          <w:szCs w:val="24"/>
        </w:rPr>
        <w:t xml:space="preserve">Oleh karena itu, penulis tertarik ingin mengkaji </w:t>
      </w:r>
      <w:r w:rsidR="00D67BDB">
        <w:rPr>
          <w:rFonts w:ascii="Times New Roman" w:hAnsi="Times New Roman" w:cs="Times New Roman"/>
          <w:sz w:val="24"/>
          <w:szCs w:val="24"/>
        </w:rPr>
        <w:t xml:space="preserve">peran dan fungsi </w:t>
      </w:r>
      <w:r w:rsidR="00A03723">
        <w:rPr>
          <w:rFonts w:ascii="Times New Roman" w:hAnsi="Times New Roman" w:cs="Times New Roman"/>
          <w:sz w:val="24"/>
          <w:szCs w:val="24"/>
        </w:rPr>
        <w:t>dinas sosial dalam membina anak jalanan di UPTD-P2PMKS Nilam Suri.</w:t>
      </w:r>
    </w:p>
    <w:p w:rsidR="0096001B" w:rsidRDefault="0096001B" w:rsidP="0096001B">
      <w:pPr>
        <w:jc w:val="both"/>
        <w:rPr>
          <w:rFonts w:ascii="Times New Roman" w:hAnsi="Times New Roman" w:cs="Times New Roman"/>
          <w:b/>
          <w:sz w:val="24"/>
          <w:szCs w:val="24"/>
        </w:rPr>
      </w:pPr>
      <w:r>
        <w:rPr>
          <w:rFonts w:ascii="Times New Roman" w:hAnsi="Times New Roman" w:cs="Times New Roman"/>
          <w:b/>
          <w:sz w:val="24"/>
          <w:szCs w:val="24"/>
        </w:rPr>
        <w:t>Rumusan Masalah</w:t>
      </w:r>
    </w:p>
    <w:p w:rsidR="0096001B" w:rsidRDefault="0096001B" w:rsidP="0096001B">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Bagaimana Fungsi Dinas Sosial dalam Pembinaan Anak Jalanan?</w:t>
      </w:r>
    </w:p>
    <w:p w:rsidR="0096001B" w:rsidRDefault="0096001B" w:rsidP="0096001B">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Bagaimana pembinaan Anak Jalanan di UPTD-P2PMKS Nilam Suri?</w:t>
      </w:r>
    </w:p>
    <w:p w:rsidR="00F023D9" w:rsidRDefault="00F023D9" w:rsidP="00F023D9">
      <w:pPr>
        <w:jc w:val="both"/>
        <w:rPr>
          <w:rFonts w:ascii="Times New Roman" w:hAnsi="Times New Roman" w:cs="Times New Roman"/>
          <w:b/>
          <w:sz w:val="24"/>
          <w:szCs w:val="24"/>
        </w:rPr>
      </w:pPr>
      <w:r>
        <w:rPr>
          <w:rFonts w:ascii="Times New Roman" w:hAnsi="Times New Roman" w:cs="Times New Roman"/>
          <w:b/>
          <w:sz w:val="24"/>
          <w:szCs w:val="24"/>
        </w:rPr>
        <w:t>Tujuan Penelitian</w:t>
      </w:r>
    </w:p>
    <w:p w:rsidR="00F023D9" w:rsidRDefault="00F023D9" w:rsidP="00F023D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Untuk mengetahui Fungsi dari Dinas Sosial dalam Pembinaan Anak Jalanan.</w:t>
      </w:r>
    </w:p>
    <w:p w:rsidR="009D23C3" w:rsidRDefault="00F023D9" w:rsidP="00EF29A6">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Untuk mengetahui pembinaan Anak Jalanan di UPTD-P2PMKS Nilam Suri.</w:t>
      </w:r>
    </w:p>
    <w:p w:rsidR="00F023D9" w:rsidRPr="00F023D9" w:rsidRDefault="00F023D9" w:rsidP="00F023D9">
      <w:pPr>
        <w:pStyle w:val="ListParagraph"/>
        <w:jc w:val="both"/>
        <w:rPr>
          <w:rFonts w:ascii="Times New Roman" w:hAnsi="Times New Roman" w:cs="Times New Roman"/>
          <w:sz w:val="24"/>
          <w:szCs w:val="24"/>
        </w:rPr>
      </w:pPr>
    </w:p>
    <w:p w:rsidR="00AA6F47" w:rsidRDefault="00AA6F47" w:rsidP="00EF29A6">
      <w:pPr>
        <w:rPr>
          <w:rFonts w:ascii="Times New Roman" w:hAnsi="Times New Roman" w:cs="Times New Roman"/>
          <w:b/>
          <w:sz w:val="24"/>
        </w:rPr>
      </w:pPr>
    </w:p>
    <w:p w:rsidR="00AA6F47" w:rsidRDefault="00AA6F47" w:rsidP="00EF29A6">
      <w:pPr>
        <w:rPr>
          <w:rFonts w:ascii="Times New Roman" w:hAnsi="Times New Roman" w:cs="Times New Roman"/>
          <w:b/>
          <w:sz w:val="24"/>
        </w:rPr>
      </w:pPr>
    </w:p>
    <w:p w:rsidR="00AA6F47" w:rsidRDefault="00AA6F47" w:rsidP="00EF29A6">
      <w:pPr>
        <w:rPr>
          <w:rFonts w:ascii="Times New Roman" w:hAnsi="Times New Roman" w:cs="Times New Roman"/>
          <w:b/>
          <w:sz w:val="24"/>
        </w:rPr>
      </w:pPr>
    </w:p>
    <w:p w:rsidR="00A03723" w:rsidRDefault="00A03723" w:rsidP="00EF29A6">
      <w:pPr>
        <w:rPr>
          <w:rFonts w:ascii="Times New Roman" w:hAnsi="Times New Roman" w:cs="Times New Roman"/>
          <w:b/>
          <w:sz w:val="24"/>
        </w:rPr>
      </w:pPr>
    </w:p>
    <w:p w:rsidR="00A03723" w:rsidRDefault="00A03723" w:rsidP="00EF29A6">
      <w:pPr>
        <w:rPr>
          <w:rFonts w:ascii="Times New Roman" w:hAnsi="Times New Roman" w:cs="Times New Roman"/>
          <w:b/>
          <w:sz w:val="24"/>
        </w:rPr>
      </w:pPr>
    </w:p>
    <w:p w:rsidR="00D67BDB" w:rsidRDefault="00D67BDB" w:rsidP="00EF29A6">
      <w:pPr>
        <w:rPr>
          <w:rFonts w:ascii="Times New Roman" w:hAnsi="Times New Roman" w:cs="Times New Roman"/>
          <w:b/>
          <w:sz w:val="24"/>
        </w:rPr>
      </w:pPr>
    </w:p>
    <w:p w:rsidR="00D67BDB" w:rsidRDefault="00D67BDB" w:rsidP="00EF29A6">
      <w:pPr>
        <w:rPr>
          <w:rFonts w:ascii="Times New Roman" w:hAnsi="Times New Roman" w:cs="Times New Roman"/>
          <w:b/>
          <w:sz w:val="24"/>
        </w:rPr>
      </w:pPr>
    </w:p>
    <w:p w:rsidR="00AA6F47" w:rsidRDefault="00AA6F47" w:rsidP="00EF29A6">
      <w:pPr>
        <w:rPr>
          <w:rFonts w:ascii="Times New Roman" w:hAnsi="Times New Roman" w:cs="Times New Roman"/>
          <w:b/>
          <w:sz w:val="24"/>
        </w:rPr>
      </w:pPr>
    </w:p>
    <w:p w:rsidR="009D23C3" w:rsidRDefault="0079673E" w:rsidP="00EB4528">
      <w:pPr>
        <w:jc w:val="both"/>
        <w:rPr>
          <w:rFonts w:ascii="Times New Roman" w:hAnsi="Times New Roman" w:cs="Times New Roman"/>
          <w:b/>
          <w:sz w:val="24"/>
        </w:rPr>
      </w:pPr>
      <w:r w:rsidRPr="0079673E">
        <w:rPr>
          <w:rFonts w:ascii="Times New Roman" w:hAnsi="Times New Roman" w:cs="Times New Roman"/>
          <w:b/>
          <w:sz w:val="24"/>
        </w:rPr>
        <w:lastRenderedPageBreak/>
        <w:t>METODE PENELITIAN</w:t>
      </w:r>
    </w:p>
    <w:p w:rsidR="00475EDA" w:rsidRDefault="00475EDA" w:rsidP="00EB4528">
      <w:pPr>
        <w:pStyle w:val="ListParagraph"/>
        <w:numPr>
          <w:ilvl w:val="0"/>
          <w:numId w:val="2"/>
        </w:numPr>
        <w:jc w:val="both"/>
        <w:rPr>
          <w:rFonts w:ascii="Times New Roman" w:hAnsi="Times New Roman" w:cs="Times New Roman"/>
          <w:b/>
          <w:sz w:val="24"/>
        </w:rPr>
      </w:pPr>
      <w:r>
        <w:rPr>
          <w:rFonts w:ascii="Times New Roman" w:hAnsi="Times New Roman" w:cs="Times New Roman"/>
          <w:b/>
          <w:sz w:val="24"/>
        </w:rPr>
        <w:t xml:space="preserve">Waktu dan Tempat Peneltian </w:t>
      </w:r>
    </w:p>
    <w:p w:rsidR="00BD2636" w:rsidRDefault="00BD2636" w:rsidP="00EB4528">
      <w:pPr>
        <w:pStyle w:val="ListParagraph"/>
        <w:jc w:val="both"/>
        <w:rPr>
          <w:rFonts w:ascii="Times New Roman" w:hAnsi="Times New Roman" w:cs="Times New Roman"/>
          <w:b/>
          <w:sz w:val="24"/>
        </w:rPr>
      </w:pPr>
      <w:r w:rsidRPr="00475EDA">
        <w:rPr>
          <w:rFonts w:ascii="Times New Roman" w:hAnsi="Times New Roman" w:cs="Times New Roman"/>
          <w:sz w:val="24"/>
        </w:rPr>
        <w:t>Penelitian ini dilakukan di UPTD-P2PMKS Nilam Suri, yang dimulai</w:t>
      </w:r>
      <w:r>
        <w:rPr>
          <w:rFonts w:ascii="Times New Roman" w:hAnsi="Times New Roman" w:cs="Times New Roman"/>
          <w:sz w:val="24"/>
        </w:rPr>
        <w:t xml:space="preserve"> pada bulan Juli-</w:t>
      </w:r>
      <w:r w:rsidRPr="00475EDA">
        <w:rPr>
          <w:rFonts w:ascii="Times New Roman" w:hAnsi="Times New Roman" w:cs="Times New Roman"/>
          <w:sz w:val="24"/>
        </w:rPr>
        <w:t>Agustus tahun 2020. Adapun pemilihan tempat dilakukan karena di lokasi ini mudah untuk dijumpai anak jalanan yang dimana usia mereka ini masih relatif masih muda dan seharusnya merasakan tingkat pendidikan di sekolah.</w:t>
      </w:r>
    </w:p>
    <w:p w:rsidR="00BD2636" w:rsidRDefault="00475EDA" w:rsidP="00EB4528">
      <w:pPr>
        <w:pStyle w:val="ListParagraph"/>
        <w:numPr>
          <w:ilvl w:val="0"/>
          <w:numId w:val="2"/>
        </w:numPr>
        <w:jc w:val="both"/>
        <w:rPr>
          <w:rFonts w:ascii="Times New Roman" w:hAnsi="Times New Roman" w:cs="Times New Roman"/>
          <w:b/>
          <w:sz w:val="24"/>
        </w:rPr>
      </w:pPr>
      <w:r>
        <w:rPr>
          <w:rFonts w:ascii="Times New Roman" w:hAnsi="Times New Roman" w:cs="Times New Roman"/>
          <w:b/>
          <w:sz w:val="24"/>
        </w:rPr>
        <w:t>Jenis</w:t>
      </w:r>
      <w:r w:rsidR="00BD2636">
        <w:rPr>
          <w:rFonts w:ascii="Times New Roman" w:hAnsi="Times New Roman" w:cs="Times New Roman"/>
          <w:b/>
          <w:sz w:val="24"/>
        </w:rPr>
        <w:t xml:space="preserve"> </w:t>
      </w:r>
      <w:r>
        <w:rPr>
          <w:rFonts w:ascii="Times New Roman" w:hAnsi="Times New Roman" w:cs="Times New Roman"/>
          <w:b/>
          <w:sz w:val="24"/>
        </w:rPr>
        <w:t>Penelitian</w:t>
      </w:r>
    </w:p>
    <w:p w:rsidR="00BD2636" w:rsidRPr="00BD2636" w:rsidRDefault="00BD2636" w:rsidP="00EB4528">
      <w:pPr>
        <w:pStyle w:val="ListParagraph"/>
        <w:jc w:val="both"/>
        <w:rPr>
          <w:rFonts w:ascii="Times New Roman" w:hAnsi="Times New Roman" w:cs="Times New Roman"/>
          <w:b/>
          <w:sz w:val="24"/>
        </w:rPr>
      </w:pPr>
      <w:r w:rsidRPr="00BD2636">
        <w:rPr>
          <w:rFonts w:ascii="Times New Roman" w:hAnsi="Times New Roman" w:cs="Times New Roman"/>
          <w:sz w:val="24"/>
        </w:rPr>
        <w:t xml:space="preserve">Jenis penelitian yang digunakan dalam penelitian ini adalah penelitian deskriptif dengan menggunakan pendekatan kualitatif. Alasan peneliti menggunakan metode ini adalah karena peneliti mendapatkan data di dalam Dinas sosial dengan mewawancarai informan dan melakukan observasi ke lapangan sehingga peneliti dapat menganalisis lebih dalam mengenai judul peneliti yaitu Fungsi Dinas Sosial dalam Pembinaan Anak Jalanan di UPTD-P2PMKS Nilam Suri. </w:t>
      </w:r>
    </w:p>
    <w:p w:rsidR="00475EDA" w:rsidRDefault="00475EDA" w:rsidP="00EB4528">
      <w:pPr>
        <w:pStyle w:val="ListParagraph"/>
        <w:numPr>
          <w:ilvl w:val="0"/>
          <w:numId w:val="2"/>
        </w:numPr>
        <w:jc w:val="both"/>
        <w:rPr>
          <w:rFonts w:ascii="Times New Roman" w:hAnsi="Times New Roman" w:cs="Times New Roman"/>
          <w:b/>
          <w:sz w:val="24"/>
        </w:rPr>
      </w:pPr>
      <w:r>
        <w:rPr>
          <w:rFonts w:ascii="Times New Roman" w:hAnsi="Times New Roman" w:cs="Times New Roman"/>
          <w:b/>
          <w:sz w:val="24"/>
        </w:rPr>
        <w:t>Sumber data</w:t>
      </w:r>
    </w:p>
    <w:p w:rsidR="00860AD9" w:rsidRDefault="00860AD9" w:rsidP="00EB4528">
      <w:pPr>
        <w:pStyle w:val="ListParagraph"/>
        <w:jc w:val="both"/>
        <w:rPr>
          <w:rFonts w:ascii="Times New Roman" w:hAnsi="Times New Roman" w:cs="Times New Roman"/>
          <w:sz w:val="24"/>
        </w:rPr>
      </w:pPr>
      <w:r>
        <w:rPr>
          <w:rFonts w:ascii="Times New Roman" w:hAnsi="Times New Roman" w:cs="Times New Roman"/>
          <w:sz w:val="24"/>
        </w:rPr>
        <w:t>Sumber data yang dibutuhkan dalam penelitian ini adalah sebagai berikut:</w:t>
      </w:r>
    </w:p>
    <w:p w:rsidR="00860AD9" w:rsidRDefault="00860AD9" w:rsidP="00EB4528">
      <w:pPr>
        <w:pStyle w:val="ListParagraph"/>
        <w:numPr>
          <w:ilvl w:val="0"/>
          <w:numId w:val="3"/>
        </w:numPr>
        <w:jc w:val="both"/>
        <w:rPr>
          <w:rFonts w:ascii="Times New Roman" w:hAnsi="Times New Roman" w:cs="Times New Roman"/>
          <w:sz w:val="24"/>
        </w:rPr>
      </w:pPr>
      <w:r>
        <w:rPr>
          <w:rFonts w:ascii="Times New Roman" w:hAnsi="Times New Roman" w:cs="Times New Roman"/>
          <w:sz w:val="24"/>
        </w:rPr>
        <w:t>Data Primer, yaitu data yang diperoleh dari pengamatan dan sumbernya (observasi) dan wawancara yang dilakukan peneliti dari Kantor Dinas Sosial Kota Batam dalam melihat pembinaan Anak Jalanan.</w:t>
      </w:r>
    </w:p>
    <w:p w:rsidR="00860AD9" w:rsidRPr="008332DA" w:rsidRDefault="00860AD9" w:rsidP="008332DA">
      <w:pPr>
        <w:pStyle w:val="ListParagraph"/>
        <w:numPr>
          <w:ilvl w:val="0"/>
          <w:numId w:val="3"/>
        </w:numPr>
        <w:jc w:val="both"/>
        <w:rPr>
          <w:rFonts w:ascii="Times New Roman" w:hAnsi="Times New Roman" w:cs="Times New Roman"/>
          <w:sz w:val="24"/>
        </w:rPr>
      </w:pPr>
      <w:r>
        <w:rPr>
          <w:rFonts w:ascii="Times New Roman" w:hAnsi="Times New Roman" w:cs="Times New Roman"/>
          <w:sz w:val="24"/>
        </w:rPr>
        <w:t>Data Sekunder, yaitu data pendukung atau data perantara yang dikumpulkan melalui berbagai dokumen yang berkaitan dengan judul peneliti.</w:t>
      </w:r>
    </w:p>
    <w:p w:rsidR="00860AD9" w:rsidRDefault="00BD2636" w:rsidP="00EB4528">
      <w:pPr>
        <w:pStyle w:val="ListParagraph"/>
        <w:numPr>
          <w:ilvl w:val="0"/>
          <w:numId w:val="2"/>
        </w:numPr>
        <w:jc w:val="both"/>
        <w:rPr>
          <w:rFonts w:ascii="Times New Roman" w:hAnsi="Times New Roman" w:cs="Times New Roman"/>
          <w:b/>
          <w:sz w:val="24"/>
        </w:rPr>
      </w:pPr>
      <w:r>
        <w:rPr>
          <w:rFonts w:ascii="Times New Roman" w:hAnsi="Times New Roman" w:cs="Times New Roman"/>
          <w:b/>
          <w:sz w:val="24"/>
        </w:rPr>
        <w:t xml:space="preserve">Teknik Analisis data </w:t>
      </w:r>
    </w:p>
    <w:p w:rsidR="00860AD9" w:rsidRPr="00860AD9" w:rsidRDefault="00860AD9" w:rsidP="00EB4528">
      <w:pPr>
        <w:pStyle w:val="ListParagraph"/>
        <w:jc w:val="both"/>
        <w:rPr>
          <w:rFonts w:ascii="Times New Roman" w:hAnsi="Times New Roman" w:cs="Times New Roman"/>
          <w:sz w:val="24"/>
        </w:rPr>
      </w:pPr>
      <w:r w:rsidRPr="00860AD9">
        <w:rPr>
          <w:rFonts w:ascii="Times New Roman" w:hAnsi="Times New Roman" w:cs="Times New Roman"/>
          <w:sz w:val="24"/>
        </w:rPr>
        <w:t xml:space="preserve">Teknik analisis data </w:t>
      </w:r>
      <w:r>
        <w:rPr>
          <w:rFonts w:ascii="Times New Roman" w:hAnsi="Times New Roman" w:cs="Times New Roman"/>
          <w:sz w:val="24"/>
        </w:rPr>
        <w:t>yang digunakan adalah deduksi dan induksi, deduksi data yaitu penarikan kesimpulan dari yang umum kemudian dihubungkan ke keadaan yang khusus. Pengambilan kesimpulan ini dilakukan karena alasan-alasan yang berdasarkan temuan analisis data. Yang dimana alasan-alasan ini  harus didasari ol</w:t>
      </w:r>
      <w:r w:rsidR="006B5CF2">
        <w:rPr>
          <w:rFonts w:ascii="Times New Roman" w:hAnsi="Times New Roman" w:cs="Times New Roman"/>
          <w:sz w:val="24"/>
        </w:rPr>
        <w:t xml:space="preserve">eh alasan yang benar dan valid. Sedangkan induksi data adalah penarikan kesimpulan dari khusus kemudian dihubungkan ke keadaan yang umum. Dimana kesimpulan induksi ini didasarkan atas satu atau dua temuan fakta-fakta khusus lalu disimpulkan secara umum. </w:t>
      </w:r>
    </w:p>
    <w:p w:rsidR="00860AD9" w:rsidRDefault="006B5CF2" w:rsidP="00EB4528">
      <w:pPr>
        <w:pStyle w:val="ListParagraph"/>
        <w:numPr>
          <w:ilvl w:val="0"/>
          <w:numId w:val="2"/>
        </w:numPr>
        <w:jc w:val="both"/>
        <w:rPr>
          <w:rFonts w:ascii="Times New Roman" w:hAnsi="Times New Roman" w:cs="Times New Roman"/>
          <w:b/>
          <w:sz w:val="24"/>
        </w:rPr>
      </w:pPr>
      <w:r>
        <w:rPr>
          <w:rFonts w:ascii="Times New Roman" w:hAnsi="Times New Roman" w:cs="Times New Roman"/>
          <w:b/>
          <w:sz w:val="24"/>
        </w:rPr>
        <w:t>Fokus Penelitian</w:t>
      </w:r>
    </w:p>
    <w:p w:rsidR="0096001B" w:rsidRPr="0096001B" w:rsidRDefault="0096001B" w:rsidP="00EB4528">
      <w:pPr>
        <w:pStyle w:val="ListParagraph"/>
        <w:jc w:val="both"/>
        <w:rPr>
          <w:rFonts w:ascii="Times New Roman" w:hAnsi="Times New Roman" w:cs="Times New Roman"/>
          <w:sz w:val="24"/>
        </w:rPr>
      </w:pPr>
      <w:r>
        <w:rPr>
          <w:rFonts w:ascii="Times New Roman" w:hAnsi="Times New Roman" w:cs="Times New Roman"/>
          <w:sz w:val="24"/>
        </w:rPr>
        <w:t>Berdasarkan judul yang digunakan, maka fokus penelitian ini adalah Fungsi Dinas Sosial dalam Pembinaan Anak jalanan dan Bagaimana pembinaan yang dilakukan UPTD-P2PMKS Nilam Suri.</w:t>
      </w:r>
    </w:p>
    <w:p w:rsidR="005F599A" w:rsidRDefault="005F599A" w:rsidP="00C10955">
      <w:pPr>
        <w:pStyle w:val="ListParagraph"/>
        <w:tabs>
          <w:tab w:val="left" w:pos="3985"/>
        </w:tabs>
        <w:jc w:val="both"/>
        <w:rPr>
          <w:rFonts w:ascii="Times New Roman" w:hAnsi="Times New Roman" w:cs="Times New Roman"/>
          <w:b/>
          <w:sz w:val="24"/>
        </w:rPr>
      </w:pPr>
    </w:p>
    <w:p w:rsidR="005F599A" w:rsidRDefault="005F599A" w:rsidP="00C10955">
      <w:pPr>
        <w:pStyle w:val="ListParagraph"/>
        <w:tabs>
          <w:tab w:val="left" w:pos="3985"/>
        </w:tabs>
        <w:jc w:val="both"/>
        <w:rPr>
          <w:rFonts w:ascii="Times New Roman" w:hAnsi="Times New Roman" w:cs="Times New Roman"/>
          <w:b/>
          <w:sz w:val="24"/>
        </w:rPr>
      </w:pPr>
    </w:p>
    <w:p w:rsidR="005F599A" w:rsidRDefault="005F599A" w:rsidP="00C10955">
      <w:pPr>
        <w:pStyle w:val="ListParagraph"/>
        <w:tabs>
          <w:tab w:val="left" w:pos="3985"/>
        </w:tabs>
        <w:jc w:val="both"/>
        <w:rPr>
          <w:rFonts w:ascii="Times New Roman" w:hAnsi="Times New Roman" w:cs="Times New Roman"/>
          <w:b/>
          <w:sz w:val="24"/>
        </w:rPr>
      </w:pPr>
    </w:p>
    <w:p w:rsidR="005F599A" w:rsidRDefault="005F599A" w:rsidP="00C10955">
      <w:pPr>
        <w:pStyle w:val="ListParagraph"/>
        <w:tabs>
          <w:tab w:val="left" w:pos="3985"/>
        </w:tabs>
        <w:jc w:val="both"/>
        <w:rPr>
          <w:rFonts w:ascii="Times New Roman" w:hAnsi="Times New Roman" w:cs="Times New Roman"/>
          <w:b/>
          <w:sz w:val="24"/>
        </w:rPr>
      </w:pPr>
    </w:p>
    <w:p w:rsidR="008332DA" w:rsidRDefault="0096001B" w:rsidP="00D67BDB">
      <w:pPr>
        <w:pStyle w:val="ListParagraph"/>
        <w:tabs>
          <w:tab w:val="left" w:pos="3985"/>
        </w:tabs>
        <w:jc w:val="both"/>
        <w:rPr>
          <w:rFonts w:ascii="Times New Roman" w:hAnsi="Times New Roman" w:cs="Times New Roman"/>
          <w:b/>
          <w:sz w:val="24"/>
        </w:rPr>
      </w:pPr>
      <w:r>
        <w:rPr>
          <w:rFonts w:ascii="Times New Roman" w:hAnsi="Times New Roman" w:cs="Times New Roman"/>
          <w:b/>
          <w:sz w:val="24"/>
        </w:rPr>
        <w:tab/>
      </w:r>
    </w:p>
    <w:p w:rsidR="00D67BDB" w:rsidRDefault="00D67BDB" w:rsidP="00D67BDB">
      <w:pPr>
        <w:pStyle w:val="ListParagraph"/>
        <w:tabs>
          <w:tab w:val="left" w:pos="3985"/>
        </w:tabs>
        <w:jc w:val="both"/>
        <w:rPr>
          <w:rFonts w:ascii="Times New Roman" w:hAnsi="Times New Roman" w:cs="Times New Roman"/>
          <w:b/>
          <w:sz w:val="24"/>
        </w:rPr>
      </w:pPr>
    </w:p>
    <w:p w:rsidR="00D67BDB" w:rsidRPr="00D67BDB" w:rsidRDefault="00D67BDB" w:rsidP="00D67BDB">
      <w:pPr>
        <w:pStyle w:val="ListParagraph"/>
        <w:tabs>
          <w:tab w:val="left" w:pos="3985"/>
        </w:tabs>
        <w:jc w:val="both"/>
        <w:rPr>
          <w:rFonts w:ascii="Times New Roman" w:hAnsi="Times New Roman" w:cs="Times New Roman"/>
          <w:b/>
          <w:sz w:val="24"/>
        </w:rPr>
      </w:pPr>
    </w:p>
    <w:p w:rsidR="0018764B" w:rsidRDefault="00A03723" w:rsidP="000B538D">
      <w:pPr>
        <w:jc w:val="both"/>
        <w:rPr>
          <w:rFonts w:ascii="Times New Roman" w:hAnsi="Times New Roman" w:cs="Times New Roman"/>
          <w:b/>
          <w:sz w:val="24"/>
          <w:szCs w:val="24"/>
        </w:rPr>
      </w:pPr>
      <w:r w:rsidRPr="00A03723">
        <w:rPr>
          <w:rFonts w:ascii="Times New Roman" w:hAnsi="Times New Roman" w:cs="Times New Roman"/>
          <w:b/>
          <w:sz w:val="24"/>
          <w:szCs w:val="24"/>
        </w:rPr>
        <w:lastRenderedPageBreak/>
        <w:t>HASIL DAN PEMBAHASAN</w:t>
      </w:r>
    </w:p>
    <w:p w:rsidR="000B538D" w:rsidRDefault="000B538D" w:rsidP="00A069A5">
      <w:pPr>
        <w:ind w:firstLine="720"/>
        <w:jc w:val="both"/>
        <w:rPr>
          <w:rFonts w:ascii="Times New Roman" w:hAnsi="Times New Roman" w:cs="Times New Roman"/>
          <w:sz w:val="24"/>
          <w:szCs w:val="24"/>
        </w:rPr>
      </w:pPr>
      <w:r>
        <w:rPr>
          <w:rFonts w:ascii="Times New Roman" w:hAnsi="Times New Roman" w:cs="Times New Roman"/>
          <w:sz w:val="24"/>
          <w:szCs w:val="24"/>
        </w:rPr>
        <w:t xml:space="preserve">Anak jalanan </w:t>
      </w:r>
      <w:r w:rsidR="00A6079B">
        <w:rPr>
          <w:rFonts w:ascii="Times New Roman" w:hAnsi="Times New Roman" w:cs="Times New Roman"/>
          <w:sz w:val="24"/>
          <w:szCs w:val="24"/>
        </w:rPr>
        <w:t>menurut PBB adalah anak yang menghabiskan sebagian besar waktunya dijalanan untuk bekerja, bermain atau beraktivitas lain.</w:t>
      </w:r>
      <w:r w:rsidR="00A069A5">
        <w:rPr>
          <w:rFonts w:ascii="Times New Roman" w:hAnsi="Times New Roman" w:cs="Times New Roman"/>
          <w:sz w:val="24"/>
          <w:szCs w:val="24"/>
        </w:rPr>
        <w:t xml:space="preserve"> Anak jalanan kebanyakan tinggal di jalanan karena sebagian dicampakkan ataupun tercampakkan oleh keluarganya sendiri. Alasan orangtua mencampakkan anaknya karena sebagian orangtua tidak mampu dalam menanggung beban yang diakibatkan dari kemiskia</w:t>
      </w:r>
      <w:r w:rsidR="004366D5">
        <w:rPr>
          <w:rFonts w:ascii="Times New Roman" w:hAnsi="Times New Roman" w:cs="Times New Roman"/>
          <w:sz w:val="24"/>
          <w:szCs w:val="24"/>
        </w:rPr>
        <w:t>n dan juga kehancuran keluarga. Selain itu, menurut Kementerian sosial anak jalanan merupakan anak yang menghabiskan sebagian waktunya untuk mencari nafkah atau berkeliaran di jalan atau tempat-tempat umum lainnya</w:t>
      </w:r>
      <w:r w:rsidR="006C3141">
        <w:rPr>
          <w:rFonts w:ascii="Times New Roman" w:hAnsi="Times New Roman" w:cs="Times New Roman"/>
          <w:sz w:val="24"/>
          <w:szCs w:val="24"/>
        </w:rPr>
        <w:t xml:space="preserve"> </w:t>
      </w:r>
      <w:r w:rsidR="002177E6">
        <w:rPr>
          <w:rFonts w:ascii="Times New Roman" w:hAnsi="Times New Roman" w:cs="Times New Roman"/>
          <w:sz w:val="24"/>
          <w:szCs w:val="24"/>
        </w:rPr>
        <w:fldChar w:fldCharType="begin" w:fldLock="1"/>
      </w:r>
      <w:r w:rsidR="002177E6">
        <w:rPr>
          <w:rFonts w:ascii="Times New Roman" w:hAnsi="Times New Roman" w:cs="Times New Roman"/>
          <w:sz w:val="24"/>
          <w:szCs w:val="24"/>
        </w:rPr>
        <w:instrText>ADDIN CSL_CITATION {"citationItems":[{"id":"ITEM-1","itemData":{"abstract":"Penelitian ini bertujuan untuk mengetahui upaya yang dilakukan Dinas Sosial dalam perlindungan anak jalanan di KotaMakassar, mengetahui faktor apa saja yang mempengaruhi pelaksanaan fungsi Dinas Sosial dalam perlindungan anak jalanan di Kota Makassar dan mengetahui sejauh mana efektifitas kerjasama antara Dinas Sosial dengan Lembaga Sosial Masyarakat (LSM) dalam perlindungan anak jalanan di Kota Makassar. Hasil penelitian menunjukkan bahwa : 1) Upaya Dinas Sosial dalam perlindungan anak jalanan di kota Makassar telah berjalan dengan baik dalam pembinaan pencegahan yang meliputi pendataan, pemantauan pengendalian dan pengawasan, Sosialisai dan Kampanye begitupun Pembinaan Lanjutan dengan cara perlindungan, pengendalian sewaktu-waktu, penampungan sementara, pendekatan awal, pengungkapan dan pemahaman masalah, pendampingan sosial dan rujukan; 2) Faktor-faktor yang mempengaruhi pelaksanaan fungsi Dinas Sosial dalam perlindungan anak jalanan di Kota Makassar adalah faktor pendukung Adanya Regulasi Peraturan Daerah No 2 Tahun 2008 Tentang Pembinaan Anak Jalanan sebagai dasar hukum dalam mengurangi jumlah anak jalanan dengan baik, Tersedianya Sumber Daya Manusia (SDM) yang memadai dalam pembinaan anak jalanan di kota Makassar dan tersedianya layanan masyarakat. Faktor penghambat Belum adanya tempat Rehabiltasi Sosial dan Kurangnya sosialisasi kepada masyarakat; 3) Efektifitas kerjasama antara Dinas Sosial dengan Lembaga terkait dalam perlindungan anak jalanan di Kota Makassar telah berjalan efektif dengan YKP2N dalam pembinaan lanjutan dengan melakukan rehabilitasi sosia","author":[{"dropping-particle":"","family":"HARSINAR,MUSTARING","given":"IMAM SUYITNO","non-dropping-particle":"","parse-names":false,"suffix":""}],"id":"ITEM-1","issued":{"date-parts":[["2017"]]},"page":"107-118","title":"PELAKSANAAN FUNGSI DINAS SOSIAL DALAM PERLINDUNGAN ANAK JALANAN DI KOTA MAKASSAR","type":"article-journal"},"uris":["http://www.mendeley.com/documents/?uuid=248c051f-9bfa-395c-9c97-e2fe33b64809"]}],"mendeley":{"formattedCitation":"[5]","plainTextFormattedCitation":"[5]","previouslyFormattedCitation":"[5]"},"properties":{"noteIndex":0},"schema":"https://github.com/citation-style-language/schema/raw/master/csl-citation.json"}</w:instrText>
      </w:r>
      <w:r w:rsidR="002177E6">
        <w:rPr>
          <w:rFonts w:ascii="Times New Roman" w:hAnsi="Times New Roman" w:cs="Times New Roman"/>
          <w:sz w:val="24"/>
          <w:szCs w:val="24"/>
        </w:rPr>
        <w:fldChar w:fldCharType="separate"/>
      </w:r>
      <w:r w:rsidR="002177E6" w:rsidRPr="002177E6">
        <w:rPr>
          <w:rFonts w:ascii="Times New Roman" w:hAnsi="Times New Roman" w:cs="Times New Roman"/>
          <w:noProof/>
          <w:sz w:val="24"/>
          <w:szCs w:val="24"/>
        </w:rPr>
        <w:t>[5]</w:t>
      </w:r>
      <w:r w:rsidR="002177E6">
        <w:rPr>
          <w:rFonts w:ascii="Times New Roman" w:hAnsi="Times New Roman" w:cs="Times New Roman"/>
          <w:sz w:val="24"/>
          <w:szCs w:val="24"/>
        </w:rPr>
        <w:fldChar w:fldCharType="end"/>
      </w:r>
      <w:r w:rsidR="002177E6">
        <w:rPr>
          <w:rFonts w:ascii="Times New Roman" w:hAnsi="Times New Roman" w:cs="Times New Roman"/>
          <w:sz w:val="24"/>
          <w:szCs w:val="24"/>
        </w:rPr>
        <w:t xml:space="preserve">. </w:t>
      </w:r>
      <w:r w:rsidR="006C3141">
        <w:rPr>
          <w:rFonts w:ascii="Times New Roman" w:hAnsi="Times New Roman" w:cs="Times New Roman"/>
          <w:sz w:val="24"/>
          <w:szCs w:val="24"/>
        </w:rPr>
        <w:t xml:space="preserve">Saat anak bekerja ataupun turun ke jalan  itu merupakan faktor dorongan dari orang tuanya ataupun dari kemauan dirinya sendiri. </w:t>
      </w:r>
      <w:r w:rsidR="004366D5">
        <w:rPr>
          <w:rFonts w:ascii="Times New Roman" w:hAnsi="Times New Roman" w:cs="Times New Roman"/>
          <w:sz w:val="24"/>
          <w:szCs w:val="24"/>
        </w:rPr>
        <w:t>Dengan adanya hal tersebut anak jalanan menjadi salah satu masalah sosial yang harus ditangani pemerintah. Sehingga pemerintah membuat suatu organisasi atau dinas sosial untuk membantu pemerintah dalam menangani anak jalanan.</w:t>
      </w:r>
      <w:r w:rsidR="006C3141">
        <w:rPr>
          <w:rFonts w:ascii="Times New Roman" w:hAnsi="Times New Roman" w:cs="Times New Roman"/>
          <w:sz w:val="24"/>
          <w:szCs w:val="24"/>
        </w:rPr>
        <w:t xml:space="preserve"> </w:t>
      </w:r>
    </w:p>
    <w:p w:rsidR="00D80C03" w:rsidRDefault="003D14FE" w:rsidP="00A069A5">
      <w:pPr>
        <w:ind w:firstLine="720"/>
        <w:jc w:val="both"/>
        <w:rPr>
          <w:rFonts w:ascii="Times New Roman" w:hAnsi="Times New Roman" w:cs="Times New Roman"/>
          <w:sz w:val="24"/>
          <w:szCs w:val="24"/>
        </w:rPr>
      </w:pPr>
      <w:r>
        <w:rPr>
          <w:rFonts w:ascii="Times New Roman" w:hAnsi="Times New Roman" w:cs="Times New Roman"/>
          <w:sz w:val="24"/>
          <w:szCs w:val="24"/>
        </w:rPr>
        <w:t xml:space="preserve">Secara umum terdapat dua tujuan dalam penanganan anak jalanan yang pertama adalah  penanganan rehabilitatif yakni mengarahkan anak jalanan agar dikembalikan ke keluarga aslinya, keluarga pengganti, maupun ke panti. Yang kedua adanya pembinaan anak dengan cara memberikan alternatif seperti pekerjaan dan keteranpilan </w:t>
      </w:r>
      <w:r>
        <w:rPr>
          <w:rFonts w:ascii="Times New Roman" w:hAnsi="Times New Roman" w:cs="Times New Roman"/>
          <w:sz w:val="24"/>
          <w:szCs w:val="24"/>
        </w:rPr>
        <w:fldChar w:fldCharType="begin" w:fldLock="1"/>
      </w:r>
      <w:r w:rsidR="00D67BDB">
        <w:rPr>
          <w:rFonts w:ascii="Times New Roman" w:hAnsi="Times New Roman" w:cs="Times New Roman"/>
          <w:sz w:val="24"/>
          <w:szCs w:val="24"/>
        </w:rPr>
        <w:instrText>ADDIN CSL_CITATION {"citationItems":[{"id":"ITEM-1","itemData":{"abstract":"The method used in this study is a qualitative method. Data collected by observation, interview, and literature. In analyzing the data used qualitative analysis that includes data collection, data reduction, and data presentation. Testing the validity of the data is done by triangulation and using reference materials.","author":[{"dropping-particle":"","family":"Ramadhani","given":"M","non-dropping-particle":"","parse-names":false,"suffix":""},{"dropping-particle":"","family":"Matnuh","given":"Harpani","non-dropping-particle":"","parse-names":false,"suffix":""}],"container-title":"Jurnal Pendidikan Kewarganegaraan","id":"ITEM-1","issue":"11","issued":{"date-parts":[["2016"]]},"page":"947-954","title":"PERAN DINAS SOSIAL DALAM PENANGGULANGAN ANAK JALANAN DI KOTA BANJARMASIN","type":"article-journal","volume":"6"},"uris":["http://www.mendeley.com/documents/?uuid=e887150e-a3fb-3bbb-a606-a5e0b0e27e5a"]}],"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D14FE">
        <w:rPr>
          <w:rFonts w:ascii="Times New Roman" w:hAnsi="Times New Roman" w:cs="Times New Roman"/>
          <w:noProof/>
          <w:sz w:val="24"/>
          <w:szCs w:val="24"/>
        </w:rPr>
        <w:t>[6]</w:t>
      </w:r>
      <w:r>
        <w:rPr>
          <w:rFonts w:ascii="Times New Roman" w:hAnsi="Times New Roman" w:cs="Times New Roman"/>
          <w:sz w:val="24"/>
          <w:szCs w:val="24"/>
        </w:rPr>
        <w:fldChar w:fldCharType="end"/>
      </w:r>
    </w:p>
    <w:p w:rsidR="00602A0F" w:rsidRDefault="00602A0F" w:rsidP="00602A0F">
      <w:pPr>
        <w:ind w:firstLine="720"/>
        <w:jc w:val="both"/>
        <w:rPr>
          <w:rFonts w:ascii="Times New Roman" w:hAnsi="Times New Roman" w:cs="Times New Roman"/>
          <w:sz w:val="24"/>
          <w:szCs w:val="24"/>
        </w:rPr>
      </w:pPr>
      <w:r>
        <w:rPr>
          <w:rFonts w:ascii="Times New Roman" w:hAnsi="Times New Roman" w:cs="Times New Roman"/>
          <w:sz w:val="24"/>
          <w:szCs w:val="24"/>
        </w:rPr>
        <w:t>Menurut Yayasan Kesejahteraan Anak Indonesia (1999) yang terdapat di anak jalanan dibedakan menjadi 4 kelompok, yaitu :</w:t>
      </w:r>
    </w:p>
    <w:p w:rsidR="00602A0F" w:rsidRDefault="00602A0F" w:rsidP="00602A0F">
      <w:pPr>
        <w:pStyle w:val="ListParagraph"/>
        <w:numPr>
          <w:ilvl w:val="0"/>
          <w:numId w:val="8"/>
        </w:numPr>
        <w:jc w:val="both"/>
        <w:rPr>
          <w:rFonts w:ascii="Times New Roman" w:hAnsi="Times New Roman" w:cs="Times New Roman"/>
          <w:sz w:val="24"/>
          <w:szCs w:val="24"/>
        </w:rPr>
      </w:pPr>
      <w:r>
        <w:rPr>
          <w:rFonts w:ascii="Times New Roman" w:hAnsi="Times New Roman" w:cs="Times New Roman"/>
          <w:sz w:val="24"/>
          <w:szCs w:val="24"/>
        </w:rPr>
        <w:t>Anak-anak yang tidak berhubungan lagi dengan orang tuanya. Mereka 24 jam di tinggal di jalanan dan menggunakan fasilitas yang ada di jalanan sebagai tempat ruang hidupnya. Biasanya anak jalanan hubungan keluarganya sudah terputus, itu di sebabkan oleh faktor sosial psikologis keluarga yang mengalami kekerasan, penyiksaan dan perceraian orang tua.</w:t>
      </w:r>
    </w:p>
    <w:p w:rsidR="00602A0F" w:rsidRDefault="00602A0F" w:rsidP="00602A0F">
      <w:pPr>
        <w:pStyle w:val="ListParagraph"/>
        <w:numPr>
          <w:ilvl w:val="0"/>
          <w:numId w:val="8"/>
        </w:numPr>
        <w:jc w:val="both"/>
        <w:rPr>
          <w:rFonts w:ascii="Times New Roman" w:hAnsi="Times New Roman" w:cs="Times New Roman"/>
          <w:sz w:val="24"/>
          <w:szCs w:val="24"/>
        </w:rPr>
      </w:pPr>
      <w:r>
        <w:rPr>
          <w:rFonts w:ascii="Times New Roman" w:hAnsi="Times New Roman" w:cs="Times New Roman"/>
          <w:sz w:val="24"/>
          <w:szCs w:val="24"/>
        </w:rPr>
        <w:t>Anak-anak yang berhubungan tidak teratur dengan orang tuanya dimana mereka bekerja di jalanan. Sering kali mereka di identikan sebagai pekerja migran kota yang pulang tidak teratur pada orang tuanya di kapung. Biasanya mereka bekerja dari pagi sampai sore hari seperti menyemir sepatu, pengamen, tukang ojek payung, dan kuli panggjul.dan tempat tinggal mereka di lingkungan kumuh bersama dengan saudara atau teman-teman senasibnya.</w:t>
      </w:r>
    </w:p>
    <w:p w:rsidR="00602A0F" w:rsidRDefault="00602A0F" w:rsidP="00602A0F">
      <w:pPr>
        <w:pStyle w:val="ListParagraph"/>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Anak-anak yang berhubungan teratur dengan orang tuanya, biasanya tinggal dengan orang tuanya. Mereka berkumpul atau nongrong di jalanan sebelum atau pun sesudah pulang sekolah. Mereka ke jalan karena terbawa teman, belajar mandiri, membantu orang tua ataupun di suruh orang tua. </w:t>
      </w:r>
    </w:p>
    <w:p w:rsidR="00602A0F" w:rsidRDefault="00602A0F" w:rsidP="00602A0F">
      <w:pPr>
        <w:pStyle w:val="ListParagraph"/>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Anak-anak jalanan yang berada diusia di atas 16 tahun. Mereka terkadang berada di jalanan itu untuk mencari kerja, atau masih labil suatu pekerjaan. Umumnya diantara mereka telah lulus SD bahkan ada yang SLTP. Mereka biasanya kaum urban yang mengikuti orang dewasa (orang tua ataupun saudaranya) ke kota. Pekerjaan yang </w:t>
      </w:r>
      <w:r>
        <w:rPr>
          <w:rFonts w:ascii="Times New Roman" w:hAnsi="Times New Roman" w:cs="Times New Roman"/>
          <w:sz w:val="24"/>
          <w:szCs w:val="24"/>
        </w:rPr>
        <w:lastRenderedPageBreak/>
        <w:t>mereka biasanya lakukan adalah mencuci bus, menyemir sepatu, membawa barang belanjaan (kuli panggul), pengasong, pengamen, pengemis, dan pemulung.</w:t>
      </w:r>
    </w:p>
    <w:p w:rsidR="00602A0F" w:rsidRDefault="00602A0F" w:rsidP="00602A0F">
      <w:pPr>
        <w:ind w:firstLine="720"/>
        <w:jc w:val="both"/>
        <w:rPr>
          <w:rFonts w:ascii="Times New Roman" w:hAnsi="Times New Roman" w:cs="Times New Roman"/>
          <w:sz w:val="24"/>
          <w:szCs w:val="24"/>
        </w:rPr>
      </w:pPr>
      <w:r>
        <w:rPr>
          <w:rFonts w:ascii="Times New Roman" w:hAnsi="Times New Roman" w:cs="Times New Roman"/>
          <w:sz w:val="24"/>
          <w:szCs w:val="24"/>
        </w:rPr>
        <w:t>Selain pengelompokan anak jalanan diatas adapun terdapat karakteristik anak jalanan secara umum yaitu:</w:t>
      </w:r>
    </w:p>
    <w:p w:rsidR="00602A0F" w:rsidRDefault="00602A0F" w:rsidP="00602A0F">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Anak jalanan berada di tempat umum seperti dijalanan, pasar, di toko-toko, bahkan ada di tempat hiburan.</w:t>
      </w:r>
    </w:p>
    <w:p w:rsidR="00602A0F" w:rsidRDefault="00602A0F" w:rsidP="00602A0F">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Anak jalanan berpendidikan rendah, yang dimana tingkat pendidikan anak jalanan hanya tamat SD atau SMP bahkan ada yang tidak tamat SD sama sekali.</w:t>
      </w:r>
    </w:p>
    <w:p w:rsidR="00602A0F" w:rsidRPr="00754C8A" w:rsidRDefault="00602A0F" w:rsidP="00754C8A">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Anak jalanan rata-rata berada dari keluarga yang kurang mampu dalam membiayai hidup mereka dan dari mereka kebanyaka dari kaum urban atau beberapa juga diantara dari keluarga yang tidak jelas.</w:t>
      </w:r>
    </w:p>
    <w:p w:rsidR="00210971" w:rsidRDefault="00602A0F" w:rsidP="00210971">
      <w:pPr>
        <w:ind w:firstLine="720"/>
        <w:jc w:val="both"/>
        <w:rPr>
          <w:rFonts w:ascii="Times New Roman" w:hAnsi="Times New Roman" w:cs="Times New Roman"/>
          <w:sz w:val="24"/>
          <w:szCs w:val="24"/>
        </w:rPr>
      </w:pPr>
      <w:r>
        <w:rPr>
          <w:rFonts w:ascii="Times New Roman" w:hAnsi="Times New Roman" w:cs="Times New Roman"/>
          <w:sz w:val="24"/>
          <w:szCs w:val="24"/>
        </w:rPr>
        <w:t xml:space="preserve">Aktivitas yang ada diantara anak jalanan bekerja tanpa adanya batas waktu yang ditetapkan, karena waktu yang dihabiskan anak jalanan sendiri bekerja pada rata-rata 5-12 jam/harinya. Anak </w:t>
      </w:r>
      <w:r w:rsidR="00754C8A">
        <w:rPr>
          <w:rFonts w:ascii="Times New Roman" w:hAnsi="Times New Roman" w:cs="Times New Roman"/>
          <w:sz w:val="24"/>
          <w:szCs w:val="24"/>
        </w:rPr>
        <w:t xml:space="preserve">jalanan yang bekerja sebagai pedagang akan pulang kerumahnya jika barang dagangan yang dibawanya sudah habis. Ada juga anak jalanan yang bekerja sebagai pengamen, </w:t>
      </w:r>
      <w:r w:rsidR="00210971">
        <w:rPr>
          <w:rFonts w:ascii="Times New Roman" w:hAnsi="Times New Roman" w:cs="Times New Roman"/>
          <w:sz w:val="24"/>
          <w:szCs w:val="24"/>
        </w:rPr>
        <w:t xml:space="preserve">dimana </w:t>
      </w:r>
      <w:r w:rsidR="00754C8A">
        <w:rPr>
          <w:rFonts w:ascii="Times New Roman" w:hAnsi="Times New Roman" w:cs="Times New Roman"/>
          <w:sz w:val="24"/>
          <w:szCs w:val="24"/>
        </w:rPr>
        <w:t xml:space="preserve">mereka melakukannya sesuai dengan kemauan diri sendiri apakah hari ini </w:t>
      </w:r>
      <w:r w:rsidR="00210971">
        <w:rPr>
          <w:rFonts w:ascii="Times New Roman" w:hAnsi="Times New Roman" w:cs="Times New Roman"/>
          <w:sz w:val="24"/>
          <w:szCs w:val="24"/>
        </w:rPr>
        <w:t xml:space="preserve">mengamen </w:t>
      </w:r>
      <w:r w:rsidR="00754C8A">
        <w:rPr>
          <w:rFonts w:ascii="Times New Roman" w:hAnsi="Times New Roman" w:cs="Times New Roman"/>
          <w:sz w:val="24"/>
          <w:szCs w:val="24"/>
        </w:rPr>
        <w:t xml:space="preserve">atau tidak. </w:t>
      </w:r>
      <w:r>
        <w:rPr>
          <w:rFonts w:ascii="Times New Roman" w:hAnsi="Times New Roman" w:cs="Times New Roman"/>
          <w:sz w:val="24"/>
          <w:szCs w:val="24"/>
        </w:rPr>
        <w:t xml:space="preserve"> </w:t>
      </w:r>
    </w:p>
    <w:p w:rsidR="00236A79" w:rsidRDefault="00236A79" w:rsidP="00210971">
      <w:pPr>
        <w:ind w:firstLine="720"/>
        <w:jc w:val="both"/>
        <w:rPr>
          <w:rFonts w:ascii="Times New Roman" w:hAnsi="Times New Roman" w:cs="Times New Roman"/>
          <w:sz w:val="24"/>
          <w:szCs w:val="24"/>
        </w:rPr>
      </w:pPr>
      <w:r>
        <w:rPr>
          <w:rFonts w:ascii="Times New Roman" w:hAnsi="Times New Roman" w:cs="Times New Roman"/>
          <w:sz w:val="24"/>
          <w:szCs w:val="24"/>
        </w:rPr>
        <w:t>Selai</w:t>
      </w:r>
      <w:r w:rsidR="00AC6DD2">
        <w:rPr>
          <w:rFonts w:ascii="Times New Roman" w:hAnsi="Times New Roman" w:cs="Times New Roman"/>
          <w:sz w:val="24"/>
          <w:szCs w:val="24"/>
        </w:rPr>
        <w:t>n</w:t>
      </w:r>
      <w:r>
        <w:rPr>
          <w:rFonts w:ascii="Times New Roman" w:hAnsi="Times New Roman" w:cs="Times New Roman"/>
          <w:sz w:val="24"/>
          <w:szCs w:val="24"/>
        </w:rPr>
        <w:t xml:space="preserve"> itu ada beberapa kebutuhan hidup anak jalanan yang belum tenrpenuhi sampai saat ini</w:t>
      </w:r>
      <w:r w:rsidR="002177E6">
        <w:rPr>
          <w:rFonts w:ascii="Times New Roman" w:hAnsi="Times New Roman" w:cs="Times New Roman"/>
          <w:sz w:val="24"/>
          <w:szCs w:val="24"/>
        </w:rPr>
        <w:t xml:space="preserve"> yang terdapat di dalam </w:t>
      </w:r>
      <w:r w:rsidR="002177E6">
        <w:rPr>
          <w:rFonts w:ascii="Times New Roman" w:hAnsi="Times New Roman" w:cs="Times New Roman"/>
          <w:sz w:val="24"/>
          <w:szCs w:val="24"/>
        </w:rPr>
        <w:fldChar w:fldCharType="begin" w:fldLock="1"/>
      </w:r>
      <w:r w:rsidR="002177E6">
        <w:rPr>
          <w:rFonts w:ascii="Times New Roman" w:hAnsi="Times New Roman" w:cs="Times New Roman"/>
          <w:sz w:val="24"/>
          <w:szCs w:val="24"/>
        </w:rPr>
        <w:instrText>ADDIN CSL_CITATION {"citationItems":[{"id":"ITEM-1","itemData":{"abstract":"Menjadi anak jalanan bukan pilihan yang diinginkan setiap orang, terutama untuk masalah keamanan. Anak jalanan sering dianggap sebagai sebuah masalah, dan belum ada peraturan yang dapat untuk mengatasi fenomena ini.Tulisan ini menggunakan studi literatur untuk mengeksplorasi penyebab, tatanan hidup, dan kerentanan yang dihadapi anak jalanan sehingga cenderung berperilaku menyimpang. Hasil kajian menunjukkan keberadaan anak jalanan disebabkan oleh kemiskinan, penyimpangan kepribadian, dan faktor luar dari anak tersebut. Mereka memiliki tatanan hidup sendiri dan seringkali dianggap sebagai sampah masyarakat. Kehidupan jalanan yang tidak kondusif dan kurangnya pengawasan dari keluarga menjadikan anak jalanan sangat rentan terhadap berbagai bentuk tindak kekerasan. Oleh karenanya, untuk menanggulangi masalah anak jalanan diperlukan perubahan menyeluruh agar mereka tidak kembali hidup dan bekerja di jalanan lagi.","author":[{"dropping-particle":"","family":"Herlina","given":"A","non-dropping-particle":"","parse-names":false,"suffix":""}],"container-title":"Pusat Pengkajian, Pengolahan Data dan Informasi (P3DI) Sekretariat","id":"ITEM-1","issued":{"date-parts":[["2014"]]},"page":"145-155","title":"Kehidupan anak jalanan di Indonesia : faktor penyebab, tatanan hidup dan kerentanan berperilaku menyimpang","type":"article-journal","volume":"5"},"uris":["http://www.mendeley.com/documents/?uuid=7e5168a0-8821-318f-ac81-f21461525bc0"]}],"mendeley":{"formattedCitation":"[1]","plainTextFormattedCitation":"[1]","previouslyFormattedCitation":"[1]"},"properties":{"noteIndex":0},"schema":"https://github.com/citation-style-language/schema/raw/master/csl-citation.json"}</w:instrText>
      </w:r>
      <w:r w:rsidR="002177E6">
        <w:rPr>
          <w:rFonts w:ascii="Times New Roman" w:hAnsi="Times New Roman" w:cs="Times New Roman"/>
          <w:sz w:val="24"/>
          <w:szCs w:val="24"/>
        </w:rPr>
        <w:fldChar w:fldCharType="separate"/>
      </w:r>
      <w:r w:rsidR="002177E6" w:rsidRPr="002177E6">
        <w:rPr>
          <w:rFonts w:ascii="Times New Roman" w:hAnsi="Times New Roman" w:cs="Times New Roman"/>
          <w:noProof/>
          <w:sz w:val="24"/>
          <w:szCs w:val="24"/>
        </w:rPr>
        <w:t>[1]</w:t>
      </w:r>
      <w:r w:rsidR="002177E6">
        <w:rPr>
          <w:rFonts w:ascii="Times New Roman" w:hAnsi="Times New Roman" w:cs="Times New Roman"/>
          <w:sz w:val="24"/>
          <w:szCs w:val="24"/>
        </w:rPr>
        <w:fldChar w:fldCharType="end"/>
      </w:r>
      <w:r w:rsidR="002177E6">
        <w:rPr>
          <w:rFonts w:ascii="Times New Roman" w:hAnsi="Times New Roman" w:cs="Times New Roman"/>
          <w:sz w:val="24"/>
          <w:szCs w:val="24"/>
        </w:rPr>
        <w:t xml:space="preserve"> </w:t>
      </w:r>
      <w:r>
        <w:rPr>
          <w:rFonts w:ascii="Times New Roman" w:hAnsi="Times New Roman" w:cs="Times New Roman"/>
          <w:sz w:val="24"/>
          <w:szCs w:val="24"/>
        </w:rPr>
        <w:t>, antara lain :</w:t>
      </w:r>
    </w:p>
    <w:p w:rsidR="00236A79" w:rsidRDefault="00236A79" w:rsidP="00236A79">
      <w:pPr>
        <w:pStyle w:val="ListParagraph"/>
        <w:numPr>
          <w:ilvl w:val="0"/>
          <w:numId w:val="10"/>
        </w:numPr>
        <w:jc w:val="both"/>
        <w:rPr>
          <w:rFonts w:ascii="Times New Roman" w:hAnsi="Times New Roman" w:cs="Times New Roman"/>
          <w:sz w:val="24"/>
          <w:szCs w:val="24"/>
        </w:rPr>
      </w:pPr>
      <w:r>
        <w:rPr>
          <w:rFonts w:ascii="Times New Roman" w:hAnsi="Times New Roman" w:cs="Times New Roman"/>
          <w:sz w:val="24"/>
          <w:szCs w:val="24"/>
        </w:rPr>
        <w:t>Kebutuhan akan lingkungan yang sehat</w:t>
      </w:r>
    </w:p>
    <w:p w:rsidR="00AC6DD2" w:rsidRDefault="00236A79" w:rsidP="00236A79">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Kegiatan yang dilakukan anak jalanan membawa resiko bagi kondisi fisik maupun kesehatan mereka.biaya untuk makan mereka saja sangat sulit bagaimana jika mereka sakit di kemudian hari. </w:t>
      </w:r>
      <w:r w:rsidR="005248F6">
        <w:rPr>
          <w:rFonts w:ascii="Times New Roman" w:hAnsi="Times New Roman" w:cs="Times New Roman"/>
          <w:sz w:val="24"/>
          <w:szCs w:val="24"/>
        </w:rPr>
        <w:t xml:space="preserve">Baik di kehidupan jalanan yang banyak polusi, panas matahari, hujan yang bisa mempengaruhi kondisi fisik mereka.anak jalanan yang tidak akur dengan keluarganya banyak yang memilih tinggal di bawah kolong jembatan yang dimana itu sangat tidak baik untuk kesehatan maka banyak dari mereka yang mengidap penyakit kulit, infeksi saluran pernapasan, dan diare. Selain itu mereka juga rentan mengidap penyakit yang menular </w:t>
      </w:r>
      <w:r w:rsidR="00AC6DD2">
        <w:rPr>
          <w:rFonts w:ascii="Times New Roman" w:hAnsi="Times New Roman" w:cs="Times New Roman"/>
          <w:sz w:val="24"/>
          <w:szCs w:val="24"/>
        </w:rPr>
        <w:t>seksual karena pergaulan bebas dengan lawan jenis.</w:t>
      </w:r>
    </w:p>
    <w:p w:rsidR="00AC6DD2" w:rsidRDefault="00AC6DD2" w:rsidP="00AC6DD2">
      <w:pPr>
        <w:pStyle w:val="ListParagraph"/>
        <w:numPr>
          <w:ilvl w:val="0"/>
          <w:numId w:val="10"/>
        </w:numPr>
        <w:jc w:val="both"/>
        <w:rPr>
          <w:rFonts w:ascii="Times New Roman" w:hAnsi="Times New Roman" w:cs="Times New Roman"/>
          <w:sz w:val="24"/>
          <w:szCs w:val="24"/>
        </w:rPr>
      </w:pPr>
      <w:r>
        <w:rPr>
          <w:rFonts w:ascii="Times New Roman" w:hAnsi="Times New Roman" w:cs="Times New Roman"/>
          <w:sz w:val="24"/>
          <w:szCs w:val="24"/>
        </w:rPr>
        <w:t xml:space="preserve">Kebutuhan untuk memperoleh pendidikan </w:t>
      </w:r>
    </w:p>
    <w:p w:rsidR="00236A79" w:rsidRDefault="00AC6DD2" w:rsidP="00AC6DD2">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Dari mereka banyak yang tidak bisa mendapatkan pendidikan yang formal di sekolah karena disebabkan oleh praktik diskriminasi yang dilakukan pihak sekolah terhadap mereka. Kebanyakan sekolah menolak keberadaan anak jalanan menempuh pendidikan di sekolah dengan alasan tertentu. Secara </w:t>
      </w:r>
      <w:r w:rsidR="00931EA6">
        <w:rPr>
          <w:rFonts w:ascii="Times New Roman" w:hAnsi="Times New Roman" w:cs="Times New Roman"/>
          <w:sz w:val="24"/>
          <w:szCs w:val="24"/>
        </w:rPr>
        <w:t>umum sekolah formal tidak menerima anak jalanan karena dianggap penyebab masalah di sekolah dengan begitu perbuatan mereka dapat mempengaruhi siswa lain. Tidak semua anak jalanan yang seperti itu ada juga anak jalanan yang berpotensi dan berprestasi.</w:t>
      </w:r>
    </w:p>
    <w:p w:rsidR="00793026" w:rsidRDefault="00931EA6" w:rsidP="00931EA6">
      <w:pPr>
        <w:pStyle w:val="ListParagraph"/>
        <w:numPr>
          <w:ilvl w:val="0"/>
          <w:numId w:val="10"/>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Kebutuhan mengembangkan kemampuan Sosial </w:t>
      </w:r>
      <w:r w:rsidR="00793026">
        <w:rPr>
          <w:rFonts w:ascii="Times New Roman" w:hAnsi="Times New Roman" w:cs="Times New Roman"/>
          <w:sz w:val="24"/>
          <w:szCs w:val="24"/>
        </w:rPr>
        <w:t xml:space="preserve">mental </w:t>
      </w:r>
      <w:r>
        <w:rPr>
          <w:rFonts w:ascii="Times New Roman" w:hAnsi="Times New Roman" w:cs="Times New Roman"/>
          <w:sz w:val="24"/>
          <w:szCs w:val="24"/>
        </w:rPr>
        <w:t>dan</w:t>
      </w:r>
      <w:r w:rsidR="00793026">
        <w:rPr>
          <w:rFonts w:ascii="Times New Roman" w:hAnsi="Times New Roman" w:cs="Times New Roman"/>
          <w:sz w:val="24"/>
          <w:szCs w:val="24"/>
        </w:rPr>
        <w:t xml:space="preserve"> spiritual</w:t>
      </w:r>
    </w:p>
    <w:p w:rsidR="00483333" w:rsidRDefault="00793026" w:rsidP="00793026">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Ada sebagian anak jalanan yang memiliki hubungan baik dengan orang tuanya</w:t>
      </w:r>
      <w:r w:rsidR="00EF6D19">
        <w:rPr>
          <w:rFonts w:ascii="Times New Roman" w:hAnsi="Times New Roman" w:cs="Times New Roman"/>
          <w:sz w:val="24"/>
          <w:szCs w:val="24"/>
        </w:rPr>
        <w:t xml:space="preserve">, mereka akan pulang kerumah setelah melakukan aktifitas di jalanan dan bahkan orang tua mereka mengatur anaknya. </w:t>
      </w:r>
      <w:r w:rsidR="00CD1A80">
        <w:rPr>
          <w:rFonts w:ascii="Times New Roman" w:hAnsi="Times New Roman" w:cs="Times New Roman"/>
          <w:sz w:val="24"/>
          <w:szCs w:val="24"/>
        </w:rPr>
        <w:t xml:space="preserve"> Sebagian orang tua mendukung kegiatan anak mereka sendiri melakukan aktivitas di jalanan. Tapi tidak sedikit mereka yang mengalami tekanan psikolog</w:t>
      </w:r>
      <w:r w:rsidR="00483333">
        <w:rPr>
          <w:rFonts w:ascii="Times New Roman" w:hAnsi="Times New Roman" w:cs="Times New Roman"/>
          <w:sz w:val="24"/>
          <w:szCs w:val="24"/>
        </w:rPr>
        <w:t xml:space="preserve"> akibat dari perbuatan orang tuanya. Jika mereka melakukan kesalahan maka mereka akan mendapat tindakan kekerasan, penelantaran, dan eksploitasi untuk memenuhi ekonomi.</w:t>
      </w:r>
    </w:p>
    <w:p w:rsidR="00483333" w:rsidRDefault="00483333" w:rsidP="00483333">
      <w:pPr>
        <w:pStyle w:val="ListParagraph"/>
        <w:numPr>
          <w:ilvl w:val="0"/>
          <w:numId w:val="10"/>
        </w:numPr>
        <w:jc w:val="both"/>
        <w:rPr>
          <w:rFonts w:ascii="Times New Roman" w:hAnsi="Times New Roman" w:cs="Times New Roman"/>
          <w:sz w:val="24"/>
          <w:szCs w:val="24"/>
        </w:rPr>
      </w:pPr>
      <w:r>
        <w:rPr>
          <w:rFonts w:ascii="Times New Roman" w:hAnsi="Times New Roman" w:cs="Times New Roman"/>
          <w:sz w:val="24"/>
          <w:szCs w:val="24"/>
        </w:rPr>
        <w:t>Kebutuhan untuk memperoleh Hak Sipil</w:t>
      </w:r>
    </w:p>
    <w:p w:rsidR="00931EA6" w:rsidRPr="00236A79" w:rsidRDefault="00483333" w:rsidP="00483333">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Masalah yang sangat rumit dalam pengkajian anak jalanan adalah tidak adanya akta kelahiran. Anak jalanan yang tidak tercatat kelahirannya sangat rentan akan pelanggaran HAM. Beberapa Hak anak tersebut tak bisa terpenuhi seperti hak atas kesehatan hingga pendidikan.</w:t>
      </w:r>
      <w:r w:rsidR="00401A69">
        <w:rPr>
          <w:rFonts w:ascii="Times New Roman" w:hAnsi="Times New Roman" w:cs="Times New Roman"/>
          <w:sz w:val="24"/>
          <w:szCs w:val="24"/>
        </w:rPr>
        <w:t xml:space="preserve"> Secara fisik anak jalanan ada tapi secara legal dianggap tidak ada dalam dokumen kependudukan negara.masalah dalam hak sipil yang dihadapi anak jalanan berakibat pada tumbuh kembang anak. Dalam hal ini berdampak pada rendahnya kapasitas kecerdasan, perilaku adaptif, dan penguasaan emosional anak.</w:t>
      </w:r>
      <w:r>
        <w:rPr>
          <w:rFonts w:ascii="Times New Roman" w:hAnsi="Times New Roman" w:cs="Times New Roman"/>
          <w:sz w:val="24"/>
          <w:szCs w:val="24"/>
        </w:rPr>
        <w:t xml:space="preserve">  </w:t>
      </w:r>
    </w:p>
    <w:p w:rsidR="006C3141" w:rsidRDefault="006C3141" w:rsidP="00A069A5">
      <w:pPr>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asal 55 ayat 1 </w:t>
      </w:r>
      <w:r w:rsidR="00602A0F">
        <w:rPr>
          <w:rFonts w:ascii="Times New Roman" w:hAnsi="Times New Roman" w:cs="Times New Roman"/>
          <w:sz w:val="24"/>
          <w:szCs w:val="24"/>
        </w:rPr>
        <w:t>Undang-undang Perlindungan Anak</w:t>
      </w:r>
      <w:r>
        <w:rPr>
          <w:rFonts w:ascii="Times New Roman" w:hAnsi="Times New Roman" w:cs="Times New Roman"/>
          <w:sz w:val="24"/>
          <w:szCs w:val="24"/>
        </w:rPr>
        <w:t xml:space="preserve"> Pemerintah wajib </w:t>
      </w:r>
      <w:r w:rsidR="005F545A">
        <w:rPr>
          <w:rFonts w:ascii="Times New Roman" w:hAnsi="Times New Roman" w:cs="Times New Roman"/>
          <w:sz w:val="24"/>
          <w:szCs w:val="24"/>
        </w:rPr>
        <w:t>menyelenggarakan pemeliharaan dan perawatan anak terlantar, baik dalam lembaga maupun diluar lembaga dan pasal 4 Undang-Undang Perlindungan Anak, “setiap anak berhak mendapat hidup, tumbuh berkembang dan berpartisipasi secara wajar sesuai dengan harkat dan martabat kemanusian, serta mendapat perlindungan dari kekerasan dan diskriminasi”</w:t>
      </w:r>
      <w:r w:rsidR="002B452E">
        <w:rPr>
          <w:rFonts w:ascii="Times New Roman" w:hAnsi="Times New Roman" w:cs="Times New Roman"/>
          <w:sz w:val="24"/>
          <w:szCs w:val="24"/>
        </w:rPr>
        <w:t xml:space="preserve"> </w:t>
      </w:r>
      <w:r w:rsidR="002B452E">
        <w:rPr>
          <w:rFonts w:ascii="Times New Roman" w:hAnsi="Times New Roman" w:cs="Times New Roman"/>
          <w:sz w:val="24"/>
          <w:szCs w:val="24"/>
        </w:rPr>
        <w:fldChar w:fldCharType="begin" w:fldLock="1"/>
      </w:r>
      <w:r w:rsidR="00D67BDB">
        <w:rPr>
          <w:rFonts w:ascii="Times New Roman" w:hAnsi="Times New Roman" w:cs="Times New Roman"/>
          <w:sz w:val="24"/>
          <w:szCs w:val="24"/>
        </w:rPr>
        <w:instrText>ADDIN CSL_CITATION {"citationItems":[{"id":"ITEM-1","itemData":{"abstract":"Tujuan  diadakannya  penelitian  ini  adalah  untuk  menganalisis  program  kerja  Dinas  Sosial  dalam pelaksanaan  perlindungan  dan  pembinaan  anak  jalanan  di  Kota  Batu  dan  untuk  menganalisis  faktor-faktor yang mengambat program kerja Dinas Sosial. Permasalahan dalam penelitian ini adalah apakah pelaksanaan program perlindungan dan pembinaan anak jalanan yang dilakukan oleh Dinas Sosial dan Tenaga Kerja Kota Batu  sudah  sesuai  dengan  hasil  yang  diinginkan/dicapai,  dan  faktor-faktor  yang  menghambat  Dinas  Sosial dan  Tenaga  Kerja  dalam  melakukan  perlindungan  dan  pembinaan  anak  jalanan  di  Kota  Batu.  Penelitian  ini dilaksanakan  di  Dinas  Sosial  dan  Tanaga  Kerja  dan  jenis  penelitian  yang  digunakan  adalah  jenis  kualitatif, yaitu  dengan  melakukan  wawancara  terhadap  informan  atau  responden  yang  bisa  memberikan  informasi dengan baik.  Berdasarkan  hasil penelitian ini dapat  disimpulkan bahwa  sistem perlindungan dan pembinaan anak jalanan terlaksana  sesuai dengan tugas dan  fungsinya. Walaupun  sudah dilaksanakan, tetapi  masih ada anak  jalanan  turun  kejalan  lagi.  Oleh  karena  itu  perlu  diupayakan  kerjasamanya  dari  pemerintah,  baik  dari pemerintah  satu  dengan  yang  lain  dan  kerjasama  dengan  masyarakat,  Lembaga  Swadaya  Masyarakat,  serta aparatur lainya yang bersangkutan tentang perlindungan dan pembinaan anak jalanan.","author":[{"dropping-particle":"","family":"Suhardi","given":"","non-dropping-particle":"","parse-names":false,"suffix":""}],"container-title":"JISIP: Jurnal Ilmu Sosial dan Ilmu Politik","id":"ITEM-1","issue":"2088-7469","issued":{"date-parts":[["2013"]]},"page":"1-6","title":"Peran dan fungsi dinas sosial dalam perlindungan dan pembinaan anak jalanan","type":"article-journal","volume":"2, no. 1"},"uris":["http://www.mendeley.com/documents/?uuid=72657ec6-7525-387e-94a7-330251eb1d0e"]}],"mendeley":{"formattedCitation":"[7]","plainTextFormattedCitation":"[7]","previouslyFormattedCitation":"[7]"},"properties":{"noteIndex":0},"schema":"https://github.com/citation-style-language/schema/raw/master/csl-citation.json"}</w:instrText>
      </w:r>
      <w:r w:rsidR="002B452E">
        <w:rPr>
          <w:rFonts w:ascii="Times New Roman" w:hAnsi="Times New Roman" w:cs="Times New Roman"/>
          <w:sz w:val="24"/>
          <w:szCs w:val="24"/>
        </w:rPr>
        <w:fldChar w:fldCharType="separate"/>
      </w:r>
      <w:r w:rsidR="003D14FE" w:rsidRPr="003D14FE">
        <w:rPr>
          <w:rFonts w:ascii="Times New Roman" w:hAnsi="Times New Roman" w:cs="Times New Roman"/>
          <w:noProof/>
          <w:sz w:val="24"/>
          <w:szCs w:val="24"/>
        </w:rPr>
        <w:t>[7]</w:t>
      </w:r>
      <w:r w:rsidR="002B452E">
        <w:rPr>
          <w:rFonts w:ascii="Times New Roman" w:hAnsi="Times New Roman" w:cs="Times New Roman"/>
          <w:sz w:val="24"/>
          <w:szCs w:val="24"/>
        </w:rPr>
        <w:fldChar w:fldCharType="end"/>
      </w:r>
      <w:r w:rsidR="002B452E">
        <w:rPr>
          <w:rFonts w:ascii="Times New Roman" w:hAnsi="Times New Roman" w:cs="Times New Roman"/>
          <w:sz w:val="24"/>
          <w:szCs w:val="24"/>
        </w:rPr>
        <w:t xml:space="preserve">. </w:t>
      </w:r>
      <w:r w:rsidR="00A03316">
        <w:rPr>
          <w:rFonts w:ascii="Times New Roman" w:hAnsi="Times New Roman" w:cs="Times New Roman"/>
          <w:sz w:val="24"/>
          <w:szCs w:val="24"/>
        </w:rPr>
        <w:t>Dinas sosial atau bisa disebut dengan lembag</w:t>
      </w:r>
      <w:r w:rsidR="00562CD3">
        <w:rPr>
          <w:rFonts w:ascii="Times New Roman" w:hAnsi="Times New Roman" w:cs="Times New Roman"/>
          <w:sz w:val="24"/>
          <w:szCs w:val="24"/>
        </w:rPr>
        <w:t>a sosial merupakan suatu lembaga yang didalamnya terdapat sebuah struktural atapun pekerja-pekerja sosial dimana mereka mempunyai keteraturan didalam pemerintahan sosial dengan tujuan untuk mensejahterakan masyarakat, dapat membangun masyarakat, dan kepentingan lainnya yang selalu berkaitan dengan kemasyarakatan. Menurut Kamus Bahasa Indonesia sendiri dinas merupakan bagian kantor pemerintah yang mengurus pekerjaan tertentu, yang bersangkutan dengan jawatan (pemerintah), sedangkan sosial adalah hal yang berkaitan dengan masyarakat atau seperti sifat-sifat dari kemasyarakatan yang dimana memperhatikan kepentingan umum. Jadi dinas sosial merupakan sebuah pemerintahn yang bertugas dalam mengurus hal yang berkaitan dari masyarakat dan memperhatikan sifat-sifat kemasya</w:t>
      </w:r>
      <w:r w:rsidR="000B5453">
        <w:rPr>
          <w:rFonts w:ascii="Times New Roman" w:hAnsi="Times New Roman" w:cs="Times New Roman"/>
          <w:sz w:val="24"/>
          <w:szCs w:val="24"/>
        </w:rPr>
        <w:t xml:space="preserve">rakatan dalam kepentingan umum. </w:t>
      </w:r>
    </w:p>
    <w:p w:rsidR="00536232" w:rsidRDefault="00A57D67" w:rsidP="00A069A5">
      <w:pPr>
        <w:ind w:firstLine="720"/>
        <w:jc w:val="both"/>
        <w:rPr>
          <w:rFonts w:ascii="Times New Roman" w:hAnsi="Times New Roman" w:cs="Times New Roman"/>
          <w:sz w:val="24"/>
          <w:szCs w:val="24"/>
        </w:rPr>
      </w:pPr>
      <w:r>
        <w:rPr>
          <w:rFonts w:ascii="Times New Roman" w:hAnsi="Times New Roman" w:cs="Times New Roman"/>
          <w:sz w:val="24"/>
          <w:szCs w:val="24"/>
        </w:rPr>
        <w:t xml:space="preserve">Inilah yang membuat pembinaan Dinas Sosial dibutuhkan dalam pembinaan anak jalanan yang masih sering sekali ditemui di jalan raya. Dimana seorang anak yang masih </w:t>
      </w:r>
      <w:r w:rsidR="008332DA">
        <w:rPr>
          <w:rFonts w:ascii="Times New Roman" w:hAnsi="Times New Roman" w:cs="Times New Roman"/>
          <w:sz w:val="24"/>
          <w:szCs w:val="24"/>
        </w:rPr>
        <w:t xml:space="preserve">dibawah umur seharusnya mendapatkan </w:t>
      </w:r>
      <w:r>
        <w:rPr>
          <w:rFonts w:ascii="Times New Roman" w:hAnsi="Times New Roman" w:cs="Times New Roman"/>
          <w:sz w:val="24"/>
          <w:szCs w:val="24"/>
        </w:rPr>
        <w:t>pendidikan dan mengejar impian mereka tetapi harus berhenti dikarenakan faktor yang terkadang dianggap sepele. Fungsi dari Dinas Sosial inipun diperlukan dalam menangani anak jalanan dikarenakan tidak jarang ditemui juga anak jalanan akan melakukan hal tindakan kri</w:t>
      </w:r>
      <w:r w:rsidR="008332DA">
        <w:rPr>
          <w:rFonts w:ascii="Times New Roman" w:hAnsi="Times New Roman" w:cs="Times New Roman"/>
          <w:sz w:val="24"/>
          <w:szCs w:val="24"/>
        </w:rPr>
        <w:t>minal seperti mencopet, mencuri</w:t>
      </w:r>
      <w:r>
        <w:rPr>
          <w:rFonts w:ascii="Times New Roman" w:hAnsi="Times New Roman" w:cs="Times New Roman"/>
          <w:sz w:val="24"/>
          <w:szCs w:val="24"/>
        </w:rPr>
        <w:t xml:space="preserve"> karena anak jalanan merasa dari tindakan ini akan lebih cepat mendapatkan uang dalam memenuhi ke</w:t>
      </w:r>
      <w:r w:rsidR="000B5453">
        <w:rPr>
          <w:rFonts w:ascii="Times New Roman" w:hAnsi="Times New Roman" w:cs="Times New Roman"/>
          <w:sz w:val="24"/>
          <w:szCs w:val="24"/>
        </w:rPr>
        <w:t xml:space="preserve">butuhannya. Padahal itu </w:t>
      </w:r>
      <w:r>
        <w:rPr>
          <w:rFonts w:ascii="Times New Roman" w:hAnsi="Times New Roman" w:cs="Times New Roman"/>
          <w:sz w:val="24"/>
          <w:szCs w:val="24"/>
        </w:rPr>
        <w:lastRenderedPageBreak/>
        <w:t xml:space="preserve">akan membawa dampak buruk terhadap mereka yang akan berujung ke tindakan pidana dan </w:t>
      </w:r>
      <w:r w:rsidR="008332DA">
        <w:rPr>
          <w:rFonts w:ascii="Times New Roman" w:hAnsi="Times New Roman" w:cs="Times New Roman"/>
          <w:sz w:val="24"/>
          <w:szCs w:val="24"/>
        </w:rPr>
        <w:t>mengakibatkan</w:t>
      </w:r>
      <w:r>
        <w:rPr>
          <w:rFonts w:ascii="Times New Roman" w:hAnsi="Times New Roman" w:cs="Times New Roman"/>
          <w:sz w:val="24"/>
          <w:szCs w:val="24"/>
        </w:rPr>
        <w:t xml:space="preserve"> mereka akan direhabilitasi karena umur mereka terpaut masih muda. </w:t>
      </w:r>
    </w:p>
    <w:p w:rsidR="00FB5361" w:rsidRDefault="00FB5361" w:rsidP="00941D62">
      <w:pPr>
        <w:ind w:firstLine="720"/>
        <w:jc w:val="both"/>
        <w:rPr>
          <w:rFonts w:ascii="Times New Roman" w:hAnsi="Times New Roman" w:cs="Times New Roman"/>
          <w:sz w:val="24"/>
          <w:szCs w:val="24"/>
        </w:rPr>
      </w:pPr>
      <w:r>
        <w:rPr>
          <w:rFonts w:ascii="Times New Roman" w:hAnsi="Times New Roman" w:cs="Times New Roman"/>
          <w:sz w:val="24"/>
          <w:szCs w:val="24"/>
        </w:rPr>
        <w:t xml:space="preserve">Di Kota Batam </w:t>
      </w:r>
      <w:r w:rsidR="0014123C">
        <w:rPr>
          <w:rFonts w:ascii="Times New Roman" w:hAnsi="Times New Roman" w:cs="Times New Roman"/>
          <w:sz w:val="24"/>
          <w:szCs w:val="24"/>
        </w:rPr>
        <w:t>pusat rehabilitasi bukan hanya sebagai solusi dalam mengatasi masalah anak di jalanan. Permasalahan anak jalanan tidak akan selesai hanya</w:t>
      </w:r>
      <w:r w:rsidR="002C7A0C">
        <w:rPr>
          <w:rFonts w:ascii="Times New Roman" w:hAnsi="Times New Roman" w:cs="Times New Roman"/>
          <w:sz w:val="24"/>
          <w:szCs w:val="24"/>
        </w:rPr>
        <w:t xml:space="preserve"> dengan membangun r</w:t>
      </w:r>
      <w:r w:rsidR="00C21168">
        <w:rPr>
          <w:rFonts w:ascii="Times New Roman" w:hAnsi="Times New Roman" w:cs="Times New Roman"/>
          <w:sz w:val="24"/>
          <w:szCs w:val="24"/>
        </w:rPr>
        <w:t>ehabilitasi, karena anak</w:t>
      </w:r>
      <w:r w:rsidR="002C7A0C">
        <w:rPr>
          <w:rFonts w:ascii="Times New Roman" w:hAnsi="Times New Roman" w:cs="Times New Roman"/>
          <w:sz w:val="24"/>
          <w:szCs w:val="24"/>
        </w:rPr>
        <w:t xml:space="preserve"> jalanan </w:t>
      </w:r>
      <w:r w:rsidR="0014123C">
        <w:rPr>
          <w:rFonts w:ascii="Times New Roman" w:hAnsi="Times New Roman" w:cs="Times New Roman"/>
          <w:sz w:val="24"/>
          <w:szCs w:val="24"/>
        </w:rPr>
        <w:t xml:space="preserve"> </w:t>
      </w:r>
      <w:r w:rsidR="00C21168">
        <w:rPr>
          <w:rFonts w:ascii="Times New Roman" w:hAnsi="Times New Roman" w:cs="Times New Roman"/>
          <w:sz w:val="24"/>
          <w:szCs w:val="24"/>
        </w:rPr>
        <w:t xml:space="preserve">hanya  yang berhasil dibida dari banyaknya permasalahan sosial kemiskinan, kurangnya lapangan pekerjaan, dan masalah lainnya dengan meningkatnya urbanisasi di kota Batam. Dengan adanya program dan upaya pemerintah dalam mengurangi anak jalanan hanya di omongan saja. Buktinya kepedulian pemerintah dan keberadaan rehabilitasi di kota Batam masih terbilang minim dan kurangnya pendapingan yang </w:t>
      </w:r>
      <w:r w:rsidR="00941D62">
        <w:rPr>
          <w:rFonts w:ascii="Times New Roman" w:hAnsi="Times New Roman" w:cs="Times New Roman"/>
          <w:sz w:val="24"/>
          <w:szCs w:val="24"/>
        </w:rPr>
        <w:t>intensif terhadap anak jalanan.</w:t>
      </w:r>
    </w:p>
    <w:p w:rsidR="0069742A" w:rsidRDefault="00941D62" w:rsidP="00024FA8">
      <w:pPr>
        <w:ind w:firstLine="720"/>
        <w:jc w:val="both"/>
        <w:rPr>
          <w:rFonts w:ascii="Times New Roman" w:hAnsi="Times New Roman" w:cs="Times New Roman"/>
          <w:sz w:val="24"/>
          <w:szCs w:val="24"/>
        </w:rPr>
      </w:pPr>
      <w:r>
        <w:rPr>
          <w:rFonts w:ascii="Times New Roman" w:hAnsi="Times New Roman" w:cs="Times New Roman"/>
          <w:sz w:val="24"/>
          <w:szCs w:val="24"/>
        </w:rPr>
        <w:t>Dinas Sosial yang ada di Batam membangun sebuah pusat rehabilitasi yang berlokasi di daerah Sambau, Nongsa. Tempat ini dibangun untuk dijadikan sebagai penampungan ataupun pembinaan bagi anak jalanan, gelandangan, dan pengemis. Dimana setiap anak jalanan maupun gelandangan dan pengemis yang dirazia oleh pihak dinsos dan satpol PP akan membina mereka dengan memberikan keterampilan seperti sablon, perbengkelan, dan wirausaha kecil-kecilan. Tetapi keberadaan rehabilitasi ini belum maksimal dalam melakukan pembinaan ini dikarenak</w:t>
      </w:r>
      <w:r w:rsidR="0069742A">
        <w:rPr>
          <w:rFonts w:ascii="Times New Roman" w:hAnsi="Times New Roman" w:cs="Times New Roman"/>
          <w:sz w:val="24"/>
          <w:szCs w:val="24"/>
        </w:rPr>
        <w:t>an</w:t>
      </w:r>
      <w:r>
        <w:rPr>
          <w:rFonts w:ascii="Times New Roman" w:hAnsi="Times New Roman" w:cs="Times New Roman"/>
          <w:sz w:val="24"/>
          <w:szCs w:val="24"/>
        </w:rPr>
        <w:t xml:space="preserve"> pihak dinsos terkendala di bagian personel dan biaya operasional. Hal ini lah yang perlu di</w:t>
      </w:r>
      <w:r w:rsidR="0069742A">
        <w:rPr>
          <w:rFonts w:ascii="Times New Roman" w:hAnsi="Times New Roman" w:cs="Times New Roman"/>
          <w:sz w:val="24"/>
          <w:szCs w:val="24"/>
        </w:rPr>
        <w:t>benahi untuk dapat melakukan program pembinaan ini dilakukan dengan baik ter</w:t>
      </w:r>
      <w:r w:rsidR="002B452E">
        <w:rPr>
          <w:rFonts w:ascii="Times New Roman" w:hAnsi="Times New Roman" w:cs="Times New Roman"/>
          <w:sz w:val="24"/>
          <w:szCs w:val="24"/>
        </w:rPr>
        <w:t xml:space="preserve">hadap anak jalanan dan lainnya </w:t>
      </w:r>
      <w:r w:rsidR="002B452E">
        <w:rPr>
          <w:rFonts w:ascii="Times New Roman" w:hAnsi="Times New Roman" w:cs="Times New Roman"/>
          <w:sz w:val="24"/>
          <w:szCs w:val="24"/>
        </w:rPr>
        <w:fldChar w:fldCharType="begin" w:fldLock="1"/>
      </w:r>
      <w:r w:rsidR="00D67BDB">
        <w:rPr>
          <w:rFonts w:ascii="Times New Roman" w:hAnsi="Times New Roman" w:cs="Times New Roman"/>
          <w:sz w:val="24"/>
          <w:szCs w:val="24"/>
        </w:rPr>
        <w:instrText>ADDIN CSL_CITATION {"citationItems":[{"id":"ITEM-1","itemData":{"abstract":"This paper is about street children’s problem in some areas in Indonesia such as in Bandung, Makassar, Batam, and Jogjakarta. The problems of street children should be paid serious attention by the central government as well as local government. These problems are caused by inequality of access to economic and education. It will lead to poverty, urbanization, and unemployment. Therefore, some ways out are needed to run by government and social foundations or any community. Among four cities, each city has different problems and different way in handling the problems. Appropriate policies and guidance programs are some ways to overcome the problems which are implemented precisely and sustainable. However, social foundations and any community hands are also needed to solve the problem of street children.","author":[{"dropping-particle":"","family":"Riyanda","given":"Riko","non-dropping-particle":"","parse-names":false,"suffix":""}],"container-title":"Jurnal Dialektika Publik","id":"ITEM-1","issued":{"date-parts":[["0"]]},"page":"16-29","title":"Riko Riyanda Universitas Putera Batam Abstract Pendahuluan","type":"article-journal"},"uris":["http://www.mendeley.com/documents/?uuid=94e8f3cc-114a-46d6-b2b9-8030ac7d76cd"]}],"mendeley":{"formattedCitation":"[8]","plainTextFormattedCitation":"[8]","previouslyFormattedCitation":"[8]"},"properties":{"noteIndex":0},"schema":"https://github.com/citation-style-language/schema/raw/master/csl-citation.json"}</w:instrText>
      </w:r>
      <w:r w:rsidR="002B452E">
        <w:rPr>
          <w:rFonts w:ascii="Times New Roman" w:hAnsi="Times New Roman" w:cs="Times New Roman"/>
          <w:sz w:val="24"/>
          <w:szCs w:val="24"/>
        </w:rPr>
        <w:fldChar w:fldCharType="separate"/>
      </w:r>
      <w:r w:rsidR="003D14FE" w:rsidRPr="003D14FE">
        <w:rPr>
          <w:rFonts w:ascii="Times New Roman" w:hAnsi="Times New Roman" w:cs="Times New Roman"/>
          <w:noProof/>
          <w:sz w:val="24"/>
          <w:szCs w:val="24"/>
        </w:rPr>
        <w:t>[8]</w:t>
      </w:r>
      <w:r w:rsidR="002B452E">
        <w:rPr>
          <w:rFonts w:ascii="Times New Roman" w:hAnsi="Times New Roman" w:cs="Times New Roman"/>
          <w:sz w:val="24"/>
          <w:szCs w:val="24"/>
        </w:rPr>
        <w:fldChar w:fldCharType="end"/>
      </w:r>
      <w:r w:rsidR="002B452E">
        <w:rPr>
          <w:rFonts w:ascii="Times New Roman" w:hAnsi="Times New Roman" w:cs="Times New Roman"/>
          <w:sz w:val="24"/>
          <w:szCs w:val="24"/>
        </w:rPr>
        <w:t>.</w:t>
      </w:r>
    </w:p>
    <w:p w:rsidR="00971366" w:rsidRDefault="00971366" w:rsidP="00971366">
      <w:pPr>
        <w:ind w:firstLine="720"/>
        <w:jc w:val="both"/>
        <w:rPr>
          <w:rFonts w:ascii="Times New Roman" w:hAnsi="Times New Roman" w:cs="Times New Roman"/>
          <w:sz w:val="24"/>
          <w:szCs w:val="24"/>
        </w:rPr>
      </w:pPr>
      <w:r>
        <w:rPr>
          <w:rFonts w:ascii="Times New Roman" w:hAnsi="Times New Roman" w:cs="Times New Roman"/>
          <w:sz w:val="24"/>
          <w:szCs w:val="24"/>
        </w:rPr>
        <w:t xml:space="preserve">Di UPTD Nilam suri sendiri memiliki tahap-tahap dalam memberikan layanan rehabilitasi di UPTD-P2PMKS Nilam Suri Dinas Sosial dan Pemberdayaan Masyarakat Kota Batam. </w:t>
      </w:r>
    </w:p>
    <w:p w:rsidR="00971366" w:rsidRDefault="00971366" w:rsidP="00971366">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Kontak Awal, Engagement, dan Kontrak</w:t>
      </w:r>
    </w:p>
    <w:p w:rsidR="00971366" w:rsidRDefault="00971366" w:rsidP="00971366">
      <w:pPr>
        <w:pStyle w:val="ListParagraph"/>
        <w:jc w:val="both"/>
        <w:rPr>
          <w:rFonts w:ascii="Times New Roman" w:hAnsi="Times New Roman" w:cs="Times New Roman"/>
          <w:sz w:val="24"/>
          <w:szCs w:val="24"/>
        </w:rPr>
      </w:pPr>
      <w:r>
        <w:rPr>
          <w:rFonts w:ascii="Times New Roman" w:hAnsi="Times New Roman" w:cs="Times New Roman"/>
          <w:sz w:val="24"/>
          <w:szCs w:val="24"/>
        </w:rPr>
        <w:t>Ini merupakan tahapan awal pada proses pelayanan yang ada di UPTD P2PMKS Nilam Suri. Dimana pada tahap ini pekerja sosial membangun rasa kepercayaan dari klien atau menjadi penerima manfaat untuk proses pemberian pertolongan terhadap klien. Selain itu proses ini terdapat lembar kesepakatan atau informed cocern terkait kesedian klien untuk pemberian pertolongan atau pelayanan dari UPTD-P2PMKS Nilam Suri terhadap klien.</w:t>
      </w:r>
    </w:p>
    <w:p w:rsidR="00971366" w:rsidRDefault="00971366" w:rsidP="00971366">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Assesmen</w:t>
      </w:r>
    </w:p>
    <w:p w:rsidR="00971366" w:rsidRDefault="00971366" w:rsidP="00971366">
      <w:pPr>
        <w:pStyle w:val="ListParagraph"/>
        <w:jc w:val="both"/>
        <w:rPr>
          <w:rFonts w:ascii="Times New Roman" w:hAnsi="Times New Roman" w:cs="Times New Roman"/>
          <w:sz w:val="24"/>
          <w:szCs w:val="24"/>
        </w:rPr>
      </w:pPr>
      <w:r>
        <w:rPr>
          <w:rFonts w:ascii="Times New Roman" w:hAnsi="Times New Roman" w:cs="Times New Roman"/>
          <w:sz w:val="24"/>
          <w:szCs w:val="24"/>
        </w:rPr>
        <w:t>Di tahapan ini pekerja sosial menggali informasi terkait tentang klien untuk dapat memecahkan permasalahan klien.</w:t>
      </w:r>
      <w:r w:rsidR="0081001F">
        <w:rPr>
          <w:rFonts w:ascii="Times New Roman" w:hAnsi="Times New Roman" w:cs="Times New Roman"/>
          <w:sz w:val="24"/>
          <w:szCs w:val="24"/>
        </w:rPr>
        <w:t xml:space="preserve"> Pada tahapan ini dianggap vital karena informasi yang di dapatkan dari klien menjadi bahan untuk pemecahan masalah klien. </w:t>
      </w:r>
    </w:p>
    <w:p w:rsidR="0081001F" w:rsidRDefault="0081001F" w:rsidP="0081001F">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Rencana Intervensi</w:t>
      </w:r>
    </w:p>
    <w:p w:rsidR="0081001F" w:rsidRDefault="0081001F" w:rsidP="0081001F">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Pada tahapan ini semua pelaksana teknis pertolongan merancang atau merumuskan tujuan dan kegiatan untuk melaksanakn pemecahan masalah serta penetapan sumber daya yang dimiliki seperti manusia, biaya, metode dan teknik, peralatan dan lain-lain yang dibutuhkan guna mencapai tujuan pelayanan. </w:t>
      </w:r>
    </w:p>
    <w:p w:rsidR="0081001F" w:rsidRDefault="0081001F" w:rsidP="0081001F">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 xml:space="preserve">Intervensi </w:t>
      </w:r>
    </w:p>
    <w:p w:rsidR="0081001F" w:rsidRDefault="0081001F" w:rsidP="0081001F">
      <w:pPr>
        <w:pStyle w:val="ListParagraph"/>
        <w:jc w:val="both"/>
        <w:rPr>
          <w:rFonts w:ascii="Times New Roman" w:hAnsi="Times New Roman" w:cs="Times New Roman"/>
          <w:sz w:val="24"/>
          <w:szCs w:val="24"/>
        </w:rPr>
      </w:pPr>
      <w:r>
        <w:rPr>
          <w:rFonts w:ascii="Times New Roman" w:hAnsi="Times New Roman" w:cs="Times New Roman"/>
          <w:sz w:val="24"/>
          <w:szCs w:val="24"/>
        </w:rPr>
        <w:lastRenderedPageBreak/>
        <w:t>Tahapan ini pelaksa</w:t>
      </w:r>
      <w:r w:rsidR="002B452E">
        <w:rPr>
          <w:rFonts w:ascii="Times New Roman" w:hAnsi="Times New Roman" w:cs="Times New Roman"/>
          <w:sz w:val="24"/>
          <w:szCs w:val="24"/>
        </w:rPr>
        <w:t>naan</w:t>
      </w:r>
      <w:r>
        <w:rPr>
          <w:rFonts w:ascii="Times New Roman" w:hAnsi="Times New Roman" w:cs="Times New Roman"/>
          <w:sz w:val="24"/>
          <w:szCs w:val="24"/>
        </w:rPr>
        <w:t xml:space="preserve"> rencana pertolongan yang sudah dirumuskan untuk dapat memecahkan masalah penerima layanan. Kegiatan dari intervensi ini adalah pemberian motivasi, pemeliharaan, penguatan kedisplinan, bimbingan psikologis, bimbingan sosial, pelatihan keterampilan serta penguatan rohani. </w:t>
      </w:r>
    </w:p>
    <w:p w:rsidR="0081001F" w:rsidRDefault="0081001F" w:rsidP="0081001F">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Monitoring dan evaluasi</w:t>
      </w:r>
    </w:p>
    <w:p w:rsidR="0081001F" w:rsidRDefault="0081001F" w:rsidP="0081001F">
      <w:pPr>
        <w:pStyle w:val="ListParagraph"/>
        <w:jc w:val="both"/>
        <w:rPr>
          <w:rFonts w:ascii="Times New Roman" w:hAnsi="Times New Roman" w:cs="Times New Roman"/>
          <w:sz w:val="24"/>
          <w:szCs w:val="24"/>
        </w:rPr>
      </w:pPr>
      <w:r>
        <w:rPr>
          <w:rFonts w:ascii="Times New Roman" w:hAnsi="Times New Roman" w:cs="Times New Roman"/>
          <w:sz w:val="24"/>
          <w:szCs w:val="24"/>
        </w:rPr>
        <w:t>Tahap ini merupakan p</w:t>
      </w:r>
      <w:r w:rsidR="00DA1CC5">
        <w:rPr>
          <w:rFonts w:ascii="Times New Roman" w:hAnsi="Times New Roman" w:cs="Times New Roman"/>
          <w:sz w:val="24"/>
          <w:szCs w:val="24"/>
        </w:rPr>
        <w:t>roses kegiatan untuk mengawasi, mengetahui efektivitas dan efisiensi pencapaian tujuan pemecahan masalah atau indikator-indikator keberhasilan pemecahan masalah.</w:t>
      </w:r>
    </w:p>
    <w:p w:rsidR="00DA1CC5" w:rsidRDefault="00DA1CC5" w:rsidP="00DA1CC5">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 xml:space="preserve">Terminasi </w:t>
      </w:r>
    </w:p>
    <w:p w:rsidR="00DA1CC5" w:rsidRDefault="00DA1CC5" w:rsidP="00DA1CC5">
      <w:pPr>
        <w:pStyle w:val="ListParagraph"/>
        <w:jc w:val="both"/>
        <w:rPr>
          <w:rFonts w:ascii="Times New Roman" w:hAnsi="Times New Roman" w:cs="Times New Roman"/>
          <w:sz w:val="24"/>
          <w:szCs w:val="24"/>
        </w:rPr>
      </w:pPr>
      <w:r>
        <w:rPr>
          <w:rFonts w:ascii="Times New Roman" w:hAnsi="Times New Roman" w:cs="Times New Roman"/>
          <w:sz w:val="24"/>
          <w:szCs w:val="24"/>
        </w:rPr>
        <w:t>Pada tahapan ini merupakan proses kegiatan pemutusan hubungan kerja pelayanan atau bantuan pertolongan terhadap penerima manfaat pelayanan. Terminasi ini memberikan sebuah rekomendasi ataupun saran rujukan terhadap klien dan penanggung jawab klien.</w:t>
      </w:r>
    </w:p>
    <w:p w:rsidR="00D67BDB" w:rsidRDefault="00D67BDB" w:rsidP="00D67BDB">
      <w:pPr>
        <w:spacing w:line="24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ran merupakan suatu bentuk yang dijadikan suatu patokan dalam merealisasikan kegiatan. Peran ini selalu ada di dalam segala aspek realisasi sosial. </w:t>
      </w:r>
      <w:r w:rsidRPr="007C0878">
        <w:rPr>
          <w:rFonts w:ascii="Times New Roman" w:hAnsi="Times New Roman" w:cs="Times New Roman"/>
          <w:sz w:val="24"/>
          <w:szCs w:val="24"/>
        </w:rPr>
        <w:t>Jika dibahas mengenai peran dan fungsi dalam pembinaan anak jalanan di dalam UPTD P2PMKS Nilam Suri sangatlah berkaitan antara kedua aspek tersebut. Berikut ini merupakan beberapa peran dan fungsi UPTD-P2PMKS Nilam Suri terhadap pembinaan anak-anak jalanan :</w:t>
      </w:r>
    </w:p>
    <w:p w:rsidR="00D67BDB" w:rsidRDefault="00D67BDB" w:rsidP="00D67BDB">
      <w:pPr>
        <w:pStyle w:val="ListParagraph"/>
        <w:numPr>
          <w:ilvl w:val="0"/>
          <w:numId w:val="13"/>
        </w:numPr>
        <w:spacing w:line="240" w:lineRule="auto"/>
        <w:jc w:val="both"/>
        <w:rPr>
          <w:rFonts w:ascii="Times New Roman" w:hAnsi="Times New Roman" w:cs="Times New Roman"/>
          <w:sz w:val="24"/>
          <w:szCs w:val="24"/>
        </w:rPr>
      </w:pPr>
      <w:r>
        <w:rPr>
          <w:rFonts w:ascii="Times New Roman" w:hAnsi="Times New Roman" w:cs="Times New Roman"/>
          <w:sz w:val="24"/>
          <w:szCs w:val="24"/>
        </w:rPr>
        <w:t>Peran pembinaan k</w:t>
      </w:r>
      <w:r w:rsidRPr="00C03D16">
        <w:rPr>
          <w:rFonts w:ascii="Times New Roman" w:hAnsi="Times New Roman" w:cs="Times New Roman"/>
          <w:sz w:val="24"/>
          <w:szCs w:val="24"/>
        </w:rPr>
        <w:t>arakter</w:t>
      </w:r>
    </w:p>
    <w:p w:rsidR="00D67BDB" w:rsidRDefault="00D67BDB" w:rsidP="00D67BDB">
      <w:pPr>
        <w:pStyle w:val="ListParagraph"/>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Fungsi dari peran pembinaan karakter ini ialah untuk membantu anak jalanan dalam mengatasi konflik dalam dirinya untuk tidak kembali lagi ke jalanan. Pembinanan karakter ini sangatlah penting karena hal ini mencegah anak jalanan dalam terjun kembali ke jalanan. Biasanya pembinaan karakter ini dilakukan oleh Peksos dalam kegiatan asessmen. Dan selain itu dalam pembinaan karakter ini juga dilakukan setiap hari, seperti contohnya pembinaan karakter menjadi sosok yang mandiri dan juga bersih. Anak jalanan yang di bina di UPTD-P2PMKS ini diberi tanggung jawab untuk memcuci piringnya sendiri setelah makan, dan juga melakukan bersih-bersih tempat tidurnya. Hal-hal tersebut sangatlah berpengaruh bagi pembinaan karakter anak jalanan,anak jalanan menjadi mandiri , teratur, belajar bersih, displin dan juga mempunyai rasa tanggung jawab . pembinaan karater ini sangatlah berguna bagi anak jalanan ketika sudah keluar dari UPTD P2PMKS Nilam Suri.</w:t>
      </w:r>
    </w:p>
    <w:p w:rsidR="00D67BDB" w:rsidRDefault="00D67BDB" w:rsidP="00D67BDB">
      <w:pPr>
        <w:pStyle w:val="ListParagraph"/>
        <w:numPr>
          <w:ilvl w:val="0"/>
          <w:numId w:val="13"/>
        </w:numPr>
        <w:spacing w:line="240" w:lineRule="auto"/>
        <w:jc w:val="both"/>
        <w:rPr>
          <w:rFonts w:ascii="Times New Roman" w:hAnsi="Times New Roman" w:cs="Times New Roman"/>
          <w:sz w:val="24"/>
          <w:szCs w:val="24"/>
        </w:rPr>
      </w:pPr>
      <w:r>
        <w:rPr>
          <w:rFonts w:ascii="Times New Roman" w:hAnsi="Times New Roman" w:cs="Times New Roman"/>
          <w:sz w:val="24"/>
          <w:szCs w:val="24"/>
        </w:rPr>
        <w:t>Peran penyelesaian m</w:t>
      </w:r>
      <w:r w:rsidRPr="00C03D16">
        <w:rPr>
          <w:rFonts w:ascii="Times New Roman" w:hAnsi="Times New Roman" w:cs="Times New Roman"/>
          <w:sz w:val="24"/>
          <w:szCs w:val="24"/>
        </w:rPr>
        <w:t>asalah</w:t>
      </w:r>
    </w:p>
    <w:p w:rsidR="00D67BDB" w:rsidRDefault="00D67BDB" w:rsidP="00D67BDB">
      <w:pPr>
        <w:pStyle w:val="ListParagraph"/>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Fungsi dari peran penyelesaian masalah ini ialah untuk membantu anak jalanan dalam mencari solusi terhadap dirinya agar menjadi pribadi yang baik dan juga tidak turun kembali di jalanan. Peran dan fungsi tersebut dapat dilihat dari perealisasian kegiatan asesmen ini biasanya Peksos akan mencoba untuk mencari tahu, faktor yang menyebabkan anak jalan turun kejalanan, lalu setelah peksos melakukan aksesmen biasanya terdapat solusi yang akan di realisasikan peksos terhadap anak jalanan, contohnya saja pengalaman peneliti saat dilapangan terhadap penyelesaian masalah antara anak jalanan terhadap orang tuanya, lalu peksos memberikan solusi berupa penyelesaian antara kedua belah pihak dalam suatu ruang diskusi yang menghasilkan suatu keputusan dan perjanjian diatas materai antara pihak UPTD P2PMKS dan juga anak jalanan.</w:t>
      </w:r>
    </w:p>
    <w:p w:rsidR="00D67BDB" w:rsidRDefault="00D67BDB" w:rsidP="00D67BDB">
      <w:pPr>
        <w:pStyle w:val="ListParagraph"/>
        <w:numPr>
          <w:ilvl w:val="0"/>
          <w:numId w:val="13"/>
        </w:numPr>
        <w:spacing w:line="240" w:lineRule="auto"/>
        <w:jc w:val="both"/>
        <w:rPr>
          <w:rFonts w:ascii="Times New Roman" w:hAnsi="Times New Roman" w:cs="Times New Roman"/>
          <w:sz w:val="24"/>
          <w:szCs w:val="24"/>
        </w:rPr>
      </w:pPr>
      <w:r>
        <w:rPr>
          <w:rFonts w:ascii="Times New Roman" w:hAnsi="Times New Roman" w:cs="Times New Roman"/>
          <w:sz w:val="24"/>
          <w:szCs w:val="24"/>
        </w:rPr>
        <w:t>Peran penerapan k</w:t>
      </w:r>
      <w:r w:rsidRPr="00C03D16">
        <w:rPr>
          <w:rFonts w:ascii="Times New Roman" w:hAnsi="Times New Roman" w:cs="Times New Roman"/>
          <w:sz w:val="24"/>
          <w:szCs w:val="24"/>
        </w:rPr>
        <w:t>esehataan</w:t>
      </w:r>
    </w:p>
    <w:p w:rsidR="00D67BDB" w:rsidRDefault="00D67BDB" w:rsidP="00D67BDB">
      <w:pPr>
        <w:pStyle w:val="ListParagraph"/>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lastRenderedPageBreak/>
        <w:t>Fungsi dari penerapan kesehatan ini sangatlah penting bagi anak jalanan terhadap imun kekebalan tubuhnya. Dalam pembinaan di UPTD-P2PMKS Nilam Suri ini sangatlah memerhatikan penerapan kesehatan dalam realisasi pembinaanya. UPTD P2PMKS Nilam Suri ini juga berkerja sama atau berkontribusi dengan Pukesmas Kavling Sambau dalam penerapanya. Anak jalanan biasanya diberikan vaksin atau suntik imun dari pukesmas setiap sebulan 2 kali. Selain itu juga, apabila terdapat anak-anak jalanan yang mengalami sakit dalam pembinaan di UPTD P2PMKS Nilam Suri juga biasanya akan di bawa ke pukemas tersebut. Hal ini sangatlah bagus karena sebagaimana kita ketahui anak jalanan sangatlah kurang dalam intensitas menjaga kesehatan dirinya sendiri.</w:t>
      </w:r>
    </w:p>
    <w:p w:rsidR="00D67BDB" w:rsidRDefault="00D67BDB" w:rsidP="00D67BDB">
      <w:pPr>
        <w:pStyle w:val="ListParagraph"/>
        <w:numPr>
          <w:ilvl w:val="0"/>
          <w:numId w:val="13"/>
        </w:numPr>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Peran pelatihan dan pendidikan dasar</w:t>
      </w:r>
    </w:p>
    <w:p w:rsidR="00D67BDB" w:rsidRDefault="00D67BDB" w:rsidP="00D67BDB">
      <w:pPr>
        <w:pStyle w:val="ListParagraph"/>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Fungsi dari penerapan pelatihan dan pendidikan dasar di UPTD-P2PMKS Nilam Suri ini ialah untuk menjadikan pondasi dasar bagi anak jalanan dalm sektor pendidikan. Contohnya saja adanya pelatihan dasar bagi anak jalanan, seperti yang peneliti lihat dilapangan adanya  pelatihan pengelasan yang diberikan oleh pihak UPTD Nilam Suri terhdap anak jalanan, Pelatihan pengelasan ini bertujuan untuk membantu anak jalanan dalam peningkatan kualitas diri dan juga menjadi bekal anak jalanan dalam realitas sosial baik dalam bidang pekerjaan maupun dalam bidang pendidikan dirinya sendiri. Selain itu juga terdapat beberapa kegiatan pendidikan dasar yang dimana pihak UPTD Nilam Suri biasanya memberikan pembelajaran seperti program kegiatan membaca kepada anak jalanan. Hal tersebut sangatlah berguna bagi anak jalanan dalam memajukan atau mengembangkan kemampuan di dalam dirinya dalam bidang pendidikan.</w:t>
      </w:r>
    </w:p>
    <w:p w:rsidR="00D67BDB" w:rsidRDefault="00D67BDB" w:rsidP="00D67BDB">
      <w:pPr>
        <w:pStyle w:val="ListParagraph"/>
        <w:numPr>
          <w:ilvl w:val="0"/>
          <w:numId w:val="13"/>
        </w:numPr>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Peran penyaluran anak jalanan.</w:t>
      </w:r>
    </w:p>
    <w:p w:rsidR="00D67BDB" w:rsidRDefault="00D67BDB" w:rsidP="00D67BDB">
      <w:pPr>
        <w:pStyle w:val="ListParagraph"/>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Fungsi dari peran peyaluran anak jalanan ini angatlah berguna bagi anak jalanan baiasanya anak jalananan yang sudah melalui  proses asesmen , sering juga terdapat beberapa yang tidak menemukan solusi dari masalah tersebut. Seperti halnya terdapat anak jalanan yang ingin bersekolah tetapi terkendala oleh biaya, dan biasanya pihak UPTD akan membantu menyalurkan anak jalanan tersebut ke sekolah dan juga contoh lainnya bisa dilihat dari anak jalanan yang tidak lagi mempunyai orang tua, dan biasanya hal itu akan dislurkan oleh pihak UPTD ke panti-panti sosial terdekat yang bisa menerima atau mempunyai kouta untuk anak jalanan tersebut. Peran ini merupakan salah satu peran yang terpenting dalam pemecahan masalah anak-anak jalanan.</w:t>
      </w:r>
    </w:p>
    <w:p w:rsidR="00D67BDB" w:rsidRDefault="00D67BDB" w:rsidP="00D67BDB">
      <w:pPr>
        <w:pStyle w:val="ListParagraph"/>
        <w:spacing w:line="240" w:lineRule="auto"/>
        <w:jc w:val="both"/>
        <w:rPr>
          <w:rFonts w:ascii="Times New Roman" w:hAnsi="Times New Roman" w:cs="Times New Roman"/>
          <w:sz w:val="24"/>
          <w:szCs w:val="24"/>
        </w:rPr>
      </w:pPr>
    </w:p>
    <w:p w:rsidR="00D67BDB" w:rsidRPr="00D67BDB" w:rsidRDefault="00D67BDB" w:rsidP="00D67BDB">
      <w:pPr>
        <w:pStyle w:val="ListParagraph"/>
        <w:spacing w:line="240" w:lineRule="auto"/>
        <w:jc w:val="both"/>
        <w:rPr>
          <w:rFonts w:ascii="Times New Roman" w:hAnsi="Times New Roman" w:cs="Times New Roman"/>
          <w:sz w:val="24"/>
          <w:szCs w:val="24"/>
        </w:rPr>
      </w:pPr>
      <w:r w:rsidRPr="00C03D16">
        <w:rPr>
          <w:rFonts w:ascii="Times New Roman" w:hAnsi="Times New Roman" w:cs="Times New Roman"/>
          <w:sz w:val="24"/>
          <w:szCs w:val="24"/>
        </w:rPr>
        <w:t xml:space="preserve">Dari penjabaran diatas kita bisa ketahui, peran dan fungsi dinas sosial sangatlah banyak dalam pembinaan anak jalanan baik dari mental, pemecahan masalah, dan juga pembentukan kepribadian dalam pembinaan anak jalanan. </w:t>
      </w:r>
    </w:p>
    <w:p w:rsidR="00185628" w:rsidRPr="00D67BDB" w:rsidRDefault="00185628" w:rsidP="00185628">
      <w:pPr>
        <w:jc w:val="both"/>
        <w:rPr>
          <w:rFonts w:ascii="Times New Roman" w:hAnsi="Times New Roman" w:cs="Times New Roman"/>
          <w:b/>
          <w:sz w:val="28"/>
          <w:szCs w:val="24"/>
        </w:rPr>
      </w:pPr>
      <w:r w:rsidRPr="00D67BDB">
        <w:rPr>
          <w:rFonts w:ascii="Times New Roman" w:hAnsi="Times New Roman" w:cs="Times New Roman"/>
          <w:b/>
          <w:sz w:val="28"/>
          <w:szCs w:val="24"/>
        </w:rPr>
        <w:t xml:space="preserve">Kesimpulan </w:t>
      </w:r>
    </w:p>
    <w:p w:rsidR="00D23B17" w:rsidRDefault="00D23B17" w:rsidP="00D23B17">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Dinas sosial atau bisa disebut dengan lembaga sosial merupakan suatu lembaga yang didalamnya terdapat sebuah struktural atapun pekerja-pekerja sosial dimana mereka mempunyai keteraturan didalam pemerintahan sosial dengan tujuan untuk mensejahterakan masyarakat, dapat membangun masyarakat, dan kepentingan lainnya yang selalu berkaitan dengan kemasyarakatan. Menurut Kamus Bahasa Indonesia sendiri dinas merupakan bagian kantor pemerintah yang mengurus pekerjaan tertentu, yang bersangkutan dengan jawatan (pemerintah), sedangkan sosial adalah hal yang berkaitan </w:t>
      </w:r>
      <w:r>
        <w:rPr>
          <w:rFonts w:ascii="Times New Roman" w:hAnsi="Times New Roman" w:cs="Times New Roman"/>
          <w:sz w:val="24"/>
          <w:szCs w:val="24"/>
        </w:rPr>
        <w:lastRenderedPageBreak/>
        <w:t>dengan masyarakat atau seperti sifat-sifat dari kemasyarakatan yang dimana memperhatikan kepentingan umum.</w:t>
      </w:r>
    </w:p>
    <w:p w:rsidR="00D23B17" w:rsidRDefault="00185628" w:rsidP="00D23B17">
      <w:pPr>
        <w:pStyle w:val="ListParagraph"/>
        <w:jc w:val="both"/>
        <w:rPr>
          <w:rFonts w:ascii="Times New Roman" w:hAnsi="Times New Roman" w:cs="Times New Roman"/>
          <w:sz w:val="24"/>
          <w:szCs w:val="24"/>
        </w:rPr>
      </w:pPr>
      <w:r>
        <w:rPr>
          <w:rFonts w:ascii="Times New Roman" w:hAnsi="Times New Roman" w:cs="Times New Roman"/>
          <w:sz w:val="24"/>
          <w:szCs w:val="24"/>
        </w:rPr>
        <w:t>Dinas sosial berfungsi sebagai pengganti orang tua bagi anak jalanan yang bertanggung jawab dan bekerja dalam pr</w:t>
      </w:r>
      <w:r w:rsidR="00D23B17">
        <w:rPr>
          <w:rFonts w:ascii="Times New Roman" w:hAnsi="Times New Roman" w:cs="Times New Roman"/>
          <w:sz w:val="24"/>
          <w:szCs w:val="24"/>
        </w:rPr>
        <w:t>ogram pembinaan</w:t>
      </w:r>
      <w:r>
        <w:rPr>
          <w:rFonts w:ascii="Times New Roman" w:hAnsi="Times New Roman" w:cs="Times New Roman"/>
          <w:sz w:val="24"/>
          <w:szCs w:val="24"/>
        </w:rPr>
        <w:t xml:space="preserve"> tujuannya untuk menanggani anak jalanan yang seharusnya masih membutuhkan bimbingan dan kasih sayang dari orang tua. Fungsi dinas sosial dalam pembinaan anak jalanan adapun </w:t>
      </w:r>
      <w:r w:rsidR="00D23B17">
        <w:rPr>
          <w:rFonts w:ascii="Times New Roman" w:hAnsi="Times New Roman" w:cs="Times New Roman"/>
          <w:sz w:val="24"/>
          <w:szCs w:val="24"/>
        </w:rPr>
        <w:t>tahap-tahap dalam memberikan layanan rehabilitasi di UPTD-P2PMKS Nilam Suri Dinas Sosial dan Pemberdayaan Masyarakat Kota Batam, yaitu : Kontak Awal, Engagement, dan Kontrak,</w:t>
      </w:r>
      <w:r w:rsidR="00D23B17" w:rsidRPr="00D23B17">
        <w:rPr>
          <w:rFonts w:ascii="Times New Roman" w:hAnsi="Times New Roman" w:cs="Times New Roman"/>
          <w:sz w:val="24"/>
          <w:szCs w:val="24"/>
        </w:rPr>
        <w:t xml:space="preserve"> </w:t>
      </w:r>
      <w:r w:rsidR="00D23B17">
        <w:rPr>
          <w:rFonts w:ascii="Times New Roman" w:hAnsi="Times New Roman" w:cs="Times New Roman"/>
          <w:sz w:val="24"/>
          <w:szCs w:val="24"/>
        </w:rPr>
        <w:t>Assesmen, Rencana Intervensi, Intervensi,</w:t>
      </w:r>
      <w:r w:rsidR="00D23B17" w:rsidRPr="00D23B17">
        <w:rPr>
          <w:rFonts w:ascii="Times New Roman" w:hAnsi="Times New Roman" w:cs="Times New Roman"/>
          <w:sz w:val="24"/>
          <w:szCs w:val="24"/>
        </w:rPr>
        <w:t xml:space="preserve"> </w:t>
      </w:r>
      <w:r w:rsidR="00D23B17">
        <w:rPr>
          <w:rFonts w:ascii="Times New Roman" w:hAnsi="Times New Roman" w:cs="Times New Roman"/>
          <w:sz w:val="24"/>
          <w:szCs w:val="24"/>
        </w:rPr>
        <w:t xml:space="preserve">Monitoring dan evaluasi, Terminasi.  </w:t>
      </w:r>
    </w:p>
    <w:p w:rsidR="00D23B17" w:rsidRDefault="00D23B17" w:rsidP="00D23B17">
      <w:pPr>
        <w:pStyle w:val="ListParagraph"/>
        <w:jc w:val="both"/>
        <w:rPr>
          <w:rFonts w:ascii="Times New Roman" w:hAnsi="Times New Roman" w:cs="Times New Roman"/>
          <w:sz w:val="24"/>
          <w:szCs w:val="24"/>
        </w:rPr>
      </w:pPr>
    </w:p>
    <w:p w:rsidR="0079673E" w:rsidRDefault="00D23B17" w:rsidP="00D67BDB">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Dinas </w:t>
      </w:r>
      <w:r w:rsidR="00D80C03">
        <w:rPr>
          <w:rFonts w:ascii="Times New Roman" w:hAnsi="Times New Roman" w:cs="Times New Roman"/>
          <w:sz w:val="24"/>
          <w:szCs w:val="24"/>
        </w:rPr>
        <w:t xml:space="preserve">sosial merupakan </w:t>
      </w:r>
      <w:r>
        <w:rPr>
          <w:rFonts w:ascii="Times New Roman" w:hAnsi="Times New Roman" w:cs="Times New Roman"/>
          <w:sz w:val="24"/>
          <w:szCs w:val="24"/>
        </w:rPr>
        <w:t>tempat dalam pembinaan</w:t>
      </w:r>
      <w:r w:rsidR="00D80C03">
        <w:rPr>
          <w:rFonts w:ascii="Times New Roman" w:hAnsi="Times New Roman" w:cs="Times New Roman"/>
          <w:sz w:val="24"/>
          <w:szCs w:val="24"/>
        </w:rPr>
        <w:t xml:space="preserve"> masalah kesejahteraan sosial seperti anak jalanan yang dimana memiliki fasilitas yang lengkap dan nyaman namun </w:t>
      </w:r>
      <w:r>
        <w:rPr>
          <w:rFonts w:ascii="Times New Roman" w:hAnsi="Times New Roman" w:cs="Times New Roman"/>
          <w:sz w:val="24"/>
          <w:szCs w:val="24"/>
        </w:rPr>
        <w:t xml:space="preserve"> </w:t>
      </w:r>
      <w:r w:rsidR="00D80C03">
        <w:rPr>
          <w:rFonts w:ascii="Times New Roman" w:hAnsi="Times New Roman" w:cs="Times New Roman"/>
          <w:sz w:val="24"/>
          <w:szCs w:val="24"/>
        </w:rPr>
        <w:t>belakangan ini program pelatihan tiga kali dalam setahun di UPTD-P2PMKS Nilam Suri, peneliti mengamati program pelatihan ini tidak berjalan lagi dikarenakan fasilitas yang ada di UPTD tidak memadai lagi. Hal ini lah yang membuat anak jalanan sering keluar masuk rehabilitasi ini dikarenakan anak jalanan belum mengetahui keterampilan yang akan mereka lakukan. Tetapi hal tersebut bukan menjadi hal utama anak jalanan keluar masuk UPTD-P2PMKS Nilam Suri, karena itu tergantung mindset ataupun kemauan dari diri mereka sendiri dalam memperbaiki kehidupan mereka</w:t>
      </w:r>
      <w:r w:rsidR="00D67BDB">
        <w:rPr>
          <w:rFonts w:ascii="Times New Roman" w:hAnsi="Times New Roman" w:cs="Times New Roman"/>
          <w:sz w:val="24"/>
          <w:szCs w:val="24"/>
        </w:rPr>
        <w:t>.</w:t>
      </w:r>
    </w:p>
    <w:p w:rsidR="00D67BDB" w:rsidRPr="00D67BDB" w:rsidRDefault="00D67BDB" w:rsidP="00D67BDB">
      <w:pPr>
        <w:pStyle w:val="ListParagraph"/>
        <w:jc w:val="both"/>
        <w:rPr>
          <w:rFonts w:ascii="Times New Roman" w:hAnsi="Times New Roman" w:cs="Times New Roman"/>
          <w:sz w:val="24"/>
          <w:szCs w:val="24"/>
        </w:rPr>
      </w:pPr>
    </w:p>
    <w:p w:rsidR="00B0204C" w:rsidRDefault="009D23C3" w:rsidP="00D67BDB">
      <w:pPr>
        <w:jc w:val="center"/>
        <w:rPr>
          <w:rFonts w:ascii="Times New Roman" w:hAnsi="Times New Roman" w:cs="Times New Roman"/>
          <w:b/>
          <w:sz w:val="24"/>
          <w:szCs w:val="24"/>
        </w:rPr>
      </w:pPr>
      <w:r w:rsidRPr="00A03723">
        <w:rPr>
          <w:rFonts w:ascii="Times New Roman" w:hAnsi="Times New Roman" w:cs="Times New Roman"/>
          <w:b/>
          <w:sz w:val="24"/>
          <w:szCs w:val="24"/>
        </w:rPr>
        <w:t>DAFTAR PUSTAKA</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D3355">
        <w:rPr>
          <w:rFonts w:ascii="Times New Roman" w:hAnsi="Times New Roman" w:cs="Times New Roman"/>
          <w:noProof/>
          <w:sz w:val="24"/>
          <w:szCs w:val="24"/>
        </w:rPr>
        <w:t xml:space="preserve">A. Herlina, “Kehidupan anak jalanan di Indonesia : faktor penyebab, tatanan hidup dan kerentanan berperilaku menyimpang,” </w:t>
      </w:r>
      <w:r w:rsidRPr="00FD3355">
        <w:rPr>
          <w:rFonts w:ascii="Times New Roman" w:hAnsi="Times New Roman" w:cs="Times New Roman"/>
          <w:i/>
          <w:iCs/>
          <w:noProof/>
          <w:sz w:val="24"/>
          <w:szCs w:val="24"/>
        </w:rPr>
        <w:t>Pus. Pengkajian, Pengolah. Data dan Inf. Sekr.</w:t>
      </w:r>
      <w:r w:rsidRPr="00FD3355">
        <w:rPr>
          <w:rFonts w:ascii="Times New Roman" w:hAnsi="Times New Roman" w:cs="Times New Roman"/>
          <w:noProof/>
          <w:sz w:val="24"/>
          <w:szCs w:val="24"/>
        </w:rPr>
        <w:t>, vol. 5, pp. 145–155, 2014.</w:t>
      </w:r>
      <w:bookmarkStart w:id="0" w:name="_GoBack"/>
      <w:bookmarkEnd w:id="0"/>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 xml:space="preserve">Moh. Anif Arifani, “APLIKASI REGULASI PEMBINAAN ANAK JALANAN OLEH DINAS SOSIAL DAN PENANGGULANGAN KEMISKINAN KOTA BANDUNG,” </w:t>
      </w:r>
      <w:r w:rsidRPr="00FD3355">
        <w:rPr>
          <w:rFonts w:ascii="Times New Roman" w:hAnsi="Times New Roman" w:cs="Times New Roman"/>
          <w:i/>
          <w:iCs/>
          <w:noProof/>
          <w:sz w:val="24"/>
          <w:szCs w:val="24"/>
        </w:rPr>
        <w:t xml:space="preserve">J. Ilmu Sos. Ilmu Polit. </w:t>
      </w:r>
      <w:r w:rsidRPr="00FD3355">
        <w:rPr>
          <w:rFonts w:ascii="Times New Roman" w:hAnsi="Times New Roman" w:cs="Times New Roman"/>
          <w:noProof/>
          <w:sz w:val="24"/>
          <w:szCs w:val="24"/>
        </w:rPr>
        <w:t>, vol. 8, pp. 147–155, 2018.</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 xml:space="preserve">L. Gumanti, I. Permana, and M. Sutarjo, “IMPLEMENTASI KEBIJAKAN PROGRAM PEMBINAAN ANAK JALANAN DI DINAS SOSIAL KABUPATEN CIREBON,” </w:t>
      </w:r>
      <w:r w:rsidRPr="00FD3355">
        <w:rPr>
          <w:rFonts w:ascii="Times New Roman" w:hAnsi="Times New Roman" w:cs="Times New Roman"/>
          <w:i/>
          <w:iCs/>
          <w:noProof/>
          <w:sz w:val="24"/>
          <w:szCs w:val="24"/>
        </w:rPr>
        <w:t>J. Ilm. Publika</w:t>
      </w:r>
      <w:r w:rsidRPr="00FD3355">
        <w:rPr>
          <w:rFonts w:ascii="Times New Roman" w:hAnsi="Times New Roman" w:cs="Times New Roman"/>
          <w:noProof/>
          <w:sz w:val="24"/>
          <w:szCs w:val="24"/>
        </w:rPr>
        <w:t>, vol. 8, no. 1, pp. 1–10, 2020, doi: 10.33603/publika.v8i1.4169.</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W. Asril, T. R. Khaerani, J. Profesor, and H. Soedarto, “STRATEGI PENANGANAN ANAK JALANAN DI DINAS SOSIAL PEMUDA DAN OLAHRAGA KOTA SEMARANG.”</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I. S. HARSINAR,MUSTARING, “PELAKSANAAN FUNGSI DINAS SOSIAL DALAM PERLINDUNGAN ANAK JALANAN DI KOTA MAKASSAR,” pp. 107–118, 2017.</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 xml:space="preserve">M. Ramadhani and H. Matnuh, “PERAN DINAS SOSIAL DALAM PENANGGULANGAN ANAK JALANAN DI KOTA BANJARMASIN,” </w:t>
      </w:r>
      <w:r w:rsidRPr="00FD3355">
        <w:rPr>
          <w:rFonts w:ascii="Times New Roman" w:hAnsi="Times New Roman" w:cs="Times New Roman"/>
          <w:i/>
          <w:iCs/>
          <w:noProof/>
          <w:sz w:val="24"/>
          <w:szCs w:val="24"/>
        </w:rPr>
        <w:t>J. Pendidik. Kewarganegaraan</w:t>
      </w:r>
      <w:r w:rsidRPr="00FD3355">
        <w:rPr>
          <w:rFonts w:ascii="Times New Roman" w:hAnsi="Times New Roman" w:cs="Times New Roman"/>
          <w:noProof/>
          <w:sz w:val="24"/>
          <w:szCs w:val="24"/>
        </w:rPr>
        <w:t>, vol. 6, no. 11, pp. 947–954, 2016.</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 xml:space="preserve">N. Andriyana, “Pola Pembinaan Anak Didik Pemasyarakatan di Lembaga Pembinaan Khusus Anak Kelas I Kutoarjo,” </w:t>
      </w:r>
      <w:r w:rsidRPr="00FD3355">
        <w:rPr>
          <w:rFonts w:ascii="Times New Roman" w:hAnsi="Times New Roman" w:cs="Times New Roman"/>
          <w:i/>
          <w:iCs/>
          <w:noProof/>
          <w:sz w:val="24"/>
          <w:szCs w:val="24"/>
        </w:rPr>
        <w:t>J. Komun. Huk. Univ. Pendidik. Ganesha</w:t>
      </w:r>
      <w:r w:rsidRPr="00FD3355">
        <w:rPr>
          <w:rFonts w:ascii="Times New Roman" w:hAnsi="Times New Roman" w:cs="Times New Roman"/>
          <w:noProof/>
          <w:sz w:val="24"/>
          <w:szCs w:val="24"/>
        </w:rPr>
        <w:t xml:space="preserve">, vol. 6, no. 2, </w:t>
      </w:r>
      <w:r w:rsidRPr="00FD3355">
        <w:rPr>
          <w:rFonts w:ascii="Times New Roman" w:hAnsi="Times New Roman" w:cs="Times New Roman"/>
          <w:noProof/>
          <w:sz w:val="24"/>
          <w:szCs w:val="24"/>
        </w:rPr>
        <w:lastRenderedPageBreak/>
        <w:t>pp. 592–599, 2020.</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 xml:space="preserve">R. Syaharuddin, Andi Agustang, Andi Muhammad Idkhan, “Strategi Dinas Sosial Dalam Penanganan Anak Jalanan Di Kota Makassar Syaharuddin,” </w:t>
      </w:r>
      <w:r w:rsidRPr="00FD3355">
        <w:rPr>
          <w:rFonts w:ascii="Times New Roman" w:hAnsi="Times New Roman" w:cs="Times New Roman"/>
          <w:i/>
          <w:iCs/>
          <w:noProof/>
          <w:sz w:val="24"/>
          <w:szCs w:val="24"/>
        </w:rPr>
        <w:t>J. Ilmu Sos. dan Pendidik.</w:t>
      </w:r>
      <w:r w:rsidRPr="00FD3355">
        <w:rPr>
          <w:rFonts w:ascii="Times New Roman" w:hAnsi="Times New Roman" w:cs="Times New Roman"/>
          <w:noProof/>
          <w:sz w:val="24"/>
          <w:szCs w:val="24"/>
        </w:rPr>
        <w:t>, vol. 5, no. 4, pp. 1621–1626, 2021, doi: 10.36312/jisip.v5i4.2582/http.</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szCs w:val="24"/>
        </w:rPr>
      </w:pPr>
      <w:r w:rsidRPr="00FD3355">
        <w:rPr>
          <w:rFonts w:ascii="Times New Roman" w:hAnsi="Times New Roman" w:cs="Times New Roman"/>
          <w:noProof/>
          <w:sz w:val="24"/>
          <w:szCs w:val="24"/>
        </w:rPr>
        <w:t xml:space="preserve">Suhardi, “Peran dan fungsi dinas sosial dalam perlindungan dan pembinaan anak jalanan,” </w:t>
      </w:r>
      <w:r w:rsidRPr="00FD3355">
        <w:rPr>
          <w:rFonts w:ascii="Times New Roman" w:hAnsi="Times New Roman" w:cs="Times New Roman"/>
          <w:i/>
          <w:iCs/>
          <w:noProof/>
          <w:sz w:val="24"/>
          <w:szCs w:val="24"/>
        </w:rPr>
        <w:t>JISIP J. Ilmu Sos. dan Ilmu Polit.</w:t>
      </w:r>
      <w:r w:rsidRPr="00FD3355">
        <w:rPr>
          <w:rFonts w:ascii="Times New Roman" w:hAnsi="Times New Roman" w:cs="Times New Roman"/>
          <w:noProof/>
          <w:sz w:val="24"/>
          <w:szCs w:val="24"/>
        </w:rPr>
        <w:t>, vol. 2, no. 1, no. 2088–7469, pp. 1–6, 2013.</w:t>
      </w:r>
    </w:p>
    <w:p w:rsidR="00D67BDB" w:rsidRPr="00FD3355" w:rsidRDefault="00D67BDB" w:rsidP="00D67BDB">
      <w:pPr>
        <w:widowControl w:val="0"/>
        <w:autoSpaceDE w:val="0"/>
        <w:autoSpaceDN w:val="0"/>
        <w:adjustRightInd w:val="0"/>
        <w:spacing w:after="0" w:line="240" w:lineRule="auto"/>
        <w:ind w:left="1440" w:hanging="1080"/>
        <w:jc w:val="both"/>
        <w:rPr>
          <w:rFonts w:ascii="Times New Roman" w:hAnsi="Times New Roman" w:cs="Times New Roman"/>
          <w:noProof/>
          <w:sz w:val="24"/>
        </w:rPr>
      </w:pPr>
      <w:r w:rsidRPr="00FD3355">
        <w:rPr>
          <w:rFonts w:ascii="Times New Roman" w:hAnsi="Times New Roman" w:cs="Times New Roman"/>
          <w:noProof/>
          <w:sz w:val="24"/>
          <w:szCs w:val="24"/>
        </w:rPr>
        <w:t xml:space="preserve">R. Riyanda, “Riko Riyanda Universitas Putera Batam Abstract Pendahuluan,” </w:t>
      </w:r>
      <w:r w:rsidRPr="00FD3355">
        <w:rPr>
          <w:rFonts w:ascii="Times New Roman" w:hAnsi="Times New Roman" w:cs="Times New Roman"/>
          <w:i/>
          <w:iCs/>
          <w:noProof/>
          <w:sz w:val="24"/>
          <w:szCs w:val="24"/>
        </w:rPr>
        <w:t>J. Dialekt. Publik</w:t>
      </w:r>
      <w:r w:rsidRPr="00FD3355">
        <w:rPr>
          <w:rFonts w:ascii="Times New Roman" w:hAnsi="Times New Roman" w:cs="Times New Roman"/>
          <w:noProof/>
          <w:sz w:val="24"/>
          <w:szCs w:val="24"/>
        </w:rPr>
        <w:t>, pp. 16–29.</w:t>
      </w:r>
    </w:p>
    <w:p w:rsidR="00D67BDB" w:rsidRDefault="00D67BDB" w:rsidP="00D67BD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rsidR="00D67BDB" w:rsidRPr="00D67BDB" w:rsidRDefault="00D67BDB" w:rsidP="00D67BDB">
      <w:pPr>
        <w:ind w:left="1440" w:hanging="1080"/>
        <w:jc w:val="both"/>
        <w:rPr>
          <w:rFonts w:ascii="Times New Roman" w:hAnsi="Times New Roman" w:cs="Times New Roman"/>
          <w:b/>
          <w:sz w:val="24"/>
          <w:szCs w:val="24"/>
        </w:rPr>
      </w:pPr>
    </w:p>
    <w:sectPr w:rsidR="00D67BDB" w:rsidRPr="00D67B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A09C3"/>
    <w:multiLevelType w:val="hybridMultilevel"/>
    <w:tmpl w:val="D8749C18"/>
    <w:lvl w:ilvl="0" w:tplc="5E623E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9B27635"/>
    <w:multiLevelType w:val="hybridMultilevel"/>
    <w:tmpl w:val="5A20E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524C67"/>
    <w:multiLevelType w:val="hybridMultilevel"/>
    <w:tmpl w:val="DC462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6D3F89"/>
    <w:multiLevelType w:val="hybridMultilevel"/>
    <w:tmpl w:val="00CE2F5C"/>
    <w:lvl w:ilvl="0" w:tplc="2A4020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9704377"/>
    <w:multiLevelType w:val="hybridMultilevel"/>
    <w:tmpl w:val="37341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042D24"/>
    <w:multiLevelType w:val="hybridMultilevel"/>
    <w:tmpl w:val="4866F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E51072"/>
    <w:multiLevelType w:val="hybridMultilevel"/>
    <w:tmpl w:val="17EAC3BE"/>
    <w:lvl w:ilvl="0" w:tplc="D32247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21E1849"/>
    <w:multiLevelType w:val="multilevel"/>
    <w:tmpl w:val="CAB627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79F3B4E"/>
    <w:multiLevelType w:val="hybridMultilevel"/>
    <w:tmpl w:val="F5265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A85CEC"/>
    <w:multiLevelType w:val="hybridMultilevel"/>
    <w:tmpl w:val="6A140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A31AD8"/>
    <w:multiLevelType w:val="hybridMultilevel"/>
    <w:tmpl w:val="33442082"/>
    <w:lvl w:ilvl="0" w:tplc="55C4A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89D014A"/>
    <w:multiLevelType w:val="hybridMultilevel"/>
    <w:tmpl w:val="5FCED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0"/>
  </w:num>
  <w:num w:numId="4">
    <w:abstractNumId w:val="4"/>
  </w:num>
  <w:num w:numId="5">
    <w:abstractNumId w:val="11"/>
  </w:num>
  <w:num w:numId="6">
    <w:abstractNumId w:val="9"/>
  </w:num>
  <w:num w:numId="7">
    <w:abstractNumId w:val="7"/>
  </w:num>
  <w:num w:numId="8">
    <w:abstractNumId w:val="6"/>
  </w:num>
  <w:num w:numId="9">
    <w:abstractNumId w:val="10"/>
  </w:num>
  <w:num w:numId="10">
    <w:abstractNumId w:val="3"/>
  </w:num>
  <w:num w:numId="11">
    <w:abstractNumId w:val="5"/>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29A6"/>
    <w:rsid w:val="00024FA8"/>
    <w:rsid w:val="000348CC"/>
    <w:rsid w:val="000735CC"/>
    <w:rsid w:val="00074AEE"/>
    <w:rsid w:val="00097B9B"/>
    <w:rsid w:val="000B538D"/>
    <w:rsid w:val="000B5453"/>
    <w:rsid w:val="000D2FDD"/>
    <w:rsid w:val="001013C4"/>
    <w:rsid w:val="00125919"/>
    <w:rsid w:val="0014123C"/>
    <w:rsid w:val="00163DE4"/>
    <w:rsid w:val="00185628"/>
    <w:rsid w:val="0018764B"/>
    <w:rsid w:val="001C7273"/>
    <w:rsid w:val="00210971"/>
    <w:rsid w:val="002177E6"/>
    <w:rsid w:val="0023469F"/>
    <w:rsid w:val="00236A79"/>
    <w:rsid w:val="00243BC0"/>
    <w:rsid w:val="00282704"/>
    <w:rsid w:val="002B452E"/>
    <w:rsid w:val="002C2CD5"/>
    <w:rsid w:val="002C7A0C"/>
    <w:rsid w:val="003D14FE"/>
    <w:rsid w:val="003D2D5B"/>
    <w:rsid w:val="003D596E"/>
    <w:rsid w:val="00401A69"/>
    <w:rsid w:val="004366D5"/>
    <w:rsid w:val="00441673"/>
    <w:rsid w:val="00475EDA"/>
    <w:rsid w:val="00483333"/>
    <w:rsid w:val="005217F2"/>
    <w:rsid w:val="005248F6"/>
    <w:rsid w:val="00536232"/>
    <w:rsid w:val="00562CD3"/>
    <w:rsid w:val="005979A0"/>
    <w:rsid w:val="005F545A"/>
    <w:rsid w:val="005F599A"/>
    <w:rsid w:val="00602A0F"/>
    <w:rsid w:val="006402B7"/>
    <w:rsid w:val="00644289"/>
    <w:rsid w:val="00670D6D"/>
    <w:rsid w:val="0069742A"/>
    <w:rsid w:val="006B3905"/>
    <w:rsid w:val="006B5CF2"/>
    <w:rsid w:val="006C3141"/>
    <w:rsid w:val="006E03F0"/>
    <w:rsid w:val="006E0FC9"/>
    <w:rsid w:val="007409A9"/>
    <w:rsid w:val="00746DD0"/>
    <w:rsid w:val="00754A75"/>
    <w:rsid w:val="00754C8A"/>
    <w:rsid w:val="00775220"/>
    <w:rsid w:val="00776013"/>
    <w:rsid w:val="00784B2A"/>
    <w:rsid w:val="00793026"/>
    <w:rsid w:val="0079673E"/>
    <w:rsid w:val="007E62B0"/>
    <w:rsid w:val="008020EC"/>
    <w:rsid w:val="00807EF7"/>
    <w:rsid w:val="0081001F"/>
    <w:rsid w:val="00826165"/>
    <w:rsid w:val="008332DA"/>
    <w:rsid w:val="0083598E"/>
    <w:rsid w:val="00860AD9"/>
    <w:rsid w:val="008E44BF"/>
    <w:rsid w:val="00916063"/>
    <w:rsid w:val="00916DE2"/>
    <w:rsid w:val="00931EA6"/>
    <w:rsid w:val="00941D62"/>
    <w:rsid w:val="00946AD8"/>
    <w:rsid w:val="0096001B"/>
    <w:rsid w:val="00971366"/>
    <w:rsid w:val="00977BD3"/>
    <w:rsid w:val="00980598"/>
    <w:rsid w:val="00991240"/>
    <w:rsid w:val="009B3AC1"/>
    <w:rsid w:val="009D23C3"/>
    <w:rsid w:val="00A03316"/>
    <w:rsid w:val="00A03723"/>
    <w:rsid w:val="00A069A5"/>
    <w:rsid w:val="00A157A3"/>
    <w:rsid w:val="00A57D67"/>
    <w:rsid w:val="00A6079B"/>
    <w:rsid w:val="00A84A43"/>
    <w:rsid w:val="00AA6F47"/>
    <w:rsid w:val="00AC6DD2"/>
    <w:rsid w:val="00AE14CA"/>
    <w:rsid w:val="00AE3B9F"/>
    <w:rsid w:val="00AF1CC0"/>
    <w:rsid w:val="00B0204C"/>
    <w:rsid w:val="00BD2636"/>
    <w:rsid w:val="00BD4546"/>
    <w:rsid w:val="00C03F31"/>
    <w:rsid w:val="00C10955"/>
    <w:rsid w:val="00C21168"/>
    <w:rsid w:val="00C47866"/>
    <w:rsid w:val="00C61433"/>
    <w:rsid w:val="00CD1A80"/>
    <w:rsid w:val="00CE6F65"/>
    <w:rsid w:val="00D23B17"/>
    <w:rsid w:val="00D62FCF"/>
    <w:rsid w:val="00D67BDB"/>
    <w:rsid w:val="00D80C03"/>
    <w:rsid w:val="00DA1CC5"/>
    <w:rsid w:val="00DC1E94"/>
    <w:rsid w:val="00DC77A8"/>
    <w:rsid w:val="00DD572D"/>
    <w:rsid w:val="00DE143B"/>
    <w:rsid w:val="00DE58FF"/>
    <w:rsid w:val="00DF2AE6"/>
    <w:rsid w:val="00E328E9"/>
    <w:rsid w:val="00E70707"/>
    <w:rsid w:val="00EB4528"/>
    <w:rsid w:val="00EF29A6"/>
    <w:rsid w:val="00EF6D19"/>
    <w:rsid w:val="00F023D9"/>
    <w:rsid w:val="00F205C2"/>
    <w:rsid w:val="00FB5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B17"/>
  </w:style>
  <w:style w:type="paragraph" w:styleId="Heading1">
    <w:name w:val="heading 1"/>
    <w:basedOn w:val="Normal"/>
    <w:next w:val="Normal"/>
    <w:link w:val="Heading1Char"/>
    <w:uiPriority w:val="9"/>
    <w:qFormat/>
    <w:rsid w:val="00A0331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29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9A6"/>
    <w:rPr>
      <w:rFonts w:ascii="Tahoma" w:hAnsi="Tahoma" w:cs="Tahoma"/>
      <w:sz w:val="16"/>
      <w:szCs w:val="16"/>
    </w:rPr>
  </w:style>
  <w:style w:type="table" w:styleId="TableGrid">
    <w:name w:val="Table Grid"/>
    <w:basedOn w:val="TableNormal"/>
    <w:uiPriority w:val="59"/>
    <w:rsid w:val="008261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673E"/>
    <w:pPr>
      <w:ind w:left="720"/>
      <w:contextualSpacing/>
    </w:pPr>
  </w:style>
  <w:style w:type="character" w:customStyle="1" w:styleId="Heading1Char">
    <w:name w:val="Heading 1 Char"/>
    <w:basedOn w:val="DefaultParagraphFont"/>
    <w:link w:val="Heading1"/>
    <w:uiPriority w:val="9"/>
    <w:rsid w:val="00A03316"/>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A03316"/>
  </w:style>
  <w:style w:type="character" w:styleId="Hyperlink">
    <w:name w:val="Hyperlink"/>
    <w:basedOn w:val="DefaultParagraphFont"/>
    <w:uiPriority w:val="99"/>
    <w:unhideWhenUsed/>
    <w:rsid w:val="000D2FD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B17"/>
  </w:style>
  <w:style w:type="paragraph" w:styleId="Heading1">
    <w:name w:val="heading 1"/>
    <w:basedOn w:val="Normal"/>
    <w:next w:val="Normal"/>
    <w:link w:val="Heading1Char"/>
    <w:uiPriority w:val="9"/>
    <w:qFormat/>
    <w:rsid w:val="00A0331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29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9A6"/>
    <w:rPr>
      <w:rFonts w:ascii="Tahoma" w:hAnsi="Tahoma" w:cs="Tahoma"/>
      <w:sz w:val="16"/>
      <w:szCs w:val="16"/>
    </w:rPr>
  </w:style>
  <w:style w:type="table" w:styleId="TableGrid">
    <w:name w:val="Table Grid"/>
    <w:basedOn w:val="TableNormal"/>
    <w:uiPriority w:val="59"/>
    <w:rsid w:val="008261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673E"/>
    <w:pPr>
      <w:ind w:left="720"/>
      <w:contextualSpacing/>
    </w:pPr>
  </w:style>
  <w:style w:type="character" w:customStyle="1" w:styleId="Heading1Char">
    <w:name w:val="Heading 1 Char"/>
    <w:basedOn w:val="DefaultParagraphFont"/>
    <w:link w:val="Heading1"/>
    <w:uiPriority w:val="9"/>
    <w:rsid w:val="00A03316"/>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A03316"/>
  </w:style>
  <w:style w:type="character" w:styleId="Hyperlink">
    <w:name w:val="Hyperlink"/>
    <w:basedOn w:val="DefaultParagraphFont"/>
    <w:uiPriority w:val="99"/>
    <w:unhideWhenUsed/>
    <w:rsid w:val="000D2FD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5589">
      <w:bodyDiv w:val="1"/>
      <w:marLeft w:val="0"/>
      <w:marRight w:val="0"/>
      <w:marTop w:val="0"/>
      <w:marBottom w:val="0"/>
      <w:divBdr>
        <w:top w:val="none" w:sz="0" w:space="0" w:color="auto"/>
        <w:left w:val="none" w:sz="0" w:space="0" w:color="auto"/>
        <w:bottom w:val="none" w:sz="0" w:space="0" w:color="auto"/>
        <w:right w:val="none" w:sz="0" w:space="0" w:color="auto"/>
      </w:divBdr>
    </w:div>
    <w:div w:id="455678959">
      <w:bodyDiv w:val="1"/>
      <w:marLeft w:val="0"/>
      <w:marRight w:val="0"/>
      <w:marTop w:val="0"/>
      <w:marBottom w:val="0"/>
      <w:divBdr>
        <w:top w:val="none" w:sz="0" w:space="0" w:color="auto"/>
        <w:left w:val="none" w:sz="0" w:space="0" w:color="auto"/>
        <w:bottom w:val="none" w:sz="0" w:space="0" w:color="auto"/>
        <w:right w:val="none" w:sz="0" w:space="0" w:color="auto"/>
      </w:divBdr>
    </w:div>
    <w:div w:id="905526946">
      <w:bodyDiv w:val="1"/>
      <w:marLeft w:val="0"/>
      <w:marRight w:val="0"/>
      <w:marTop w:val="0"/>
      <w:marBottom w:val="0"/>
      <w:divBdr>
        <w:top w:val="none" w:sz="0" w:space="0" w:color="auto"/>
        <w:left w:val="none" w:sz="0" w:space="0" w:color="auto"/>
        <w:bottom w:val="none" w:sz="0" w:space="0" w:color="auto"/>
        <w:right w:val="none" w:sz="0" w:space="0" w:color="auto"/>
      </w:divBdr>
    </w:div>
    <w:div w:id="1048458255">
      <w:bodyDiv w:val="1"/>
      <w:marLeft w:val="0"/>
      <w:marRight w:val="0"/>
      <w:marTop w:val="0"/>
      <w:marBottom w:val="0"/>
      <w:divBdr>
        <w:top w:val="none" w:sz="0" w:space="0" w:color="auto"/>
        <w:left w:val="none" w:sz="0" w:space="0" w:color="auto"/>
        <w:bottom w:val="none" w:sz="0" w:space="0" w:color="auto"/>
        <w:right w:val="none" w:sz="0" w:space="0" w:color="auto"/>
      </w:divBdr>
    </w:div>
    <w:div w:id="1120105242">
      <w:bodyDiv w:val="1"/>
      <w:marLeft w:val="0"/>
      <w:marRight w:val="0"/>
      <w:marTop w:val="0"/>
      <w:marBottom w:val="0"/>
      <w:divBdr>
        <w:top w:val="none" w:sz="0" w:space="0" w:color="auto"/>
        <w:left w:val="none" w:sz="0" w:space="0" w:color="auto"/>
        <w:bottom w:val="none" w:sz="0" w:space="0" w:color="auto"/>
        <w:right w:val="none" w:sz="0" w:space="0" w:color="auto"/>
      </w:divBdr>
    </w:div>
    <w:div w:id="113456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r</b:Tag>
    <b:SourceType>JournalArticle</b:SourceType>
    <b:Guid>{FE4C814C-3C9C-4EF2-AE16-FF14788E6AAF}</b:Guid>
    <b:Title>STRATEGI PENANGANAN ANAK JALANAN</b:Title>
    <b:Author>
      <b:Author>
        <b:NameList>
          <b:Person>
            <b:Last>Asril</b:Last>
          </b:Person>
        </b:NameList>
      </b:Author>
    </b:Author>
    <b:Pages>2</b:Pages>
    <b:RefOrder>5</b:RefOrder>
  </b:Source>
  <b:Source>
    <b:Tag>Moh18</b:Tag>
    <b:SourceType>JournalArticle</b:SourceType>
    <b:Guid>{9E7E501A-9045-49A7-B562-D7549F0F81D0}</b:Guid>
    <b:Author>
      <b:Author>
        <b:NameList>
          <b:Person>
            <b:Last>Arifani</b:Last>
            <b:First>Moh.</b:First>
            <b:Middle>Anif</b:Middle>
          </b:Person>
        </b:NameList>
      </b:Author>
    </b:Author>
    <b:Title>APLIKASI REGULASI PEMBINAAN ANAK JALANAN OLEH DINAS SOSIAL DAN PENANGGULANGAN KEMISKINAN KOTA BANDUNG</b:Title>
    <b:JournalName>Jurnal Ilmu Sosial dan Ilmu Politik</b:JournalName>
    <b:Year>2018</b:Year>
    <b:Pages>147-155</b:Pages>
    <b:RefOrder>6</b:RefOrder>
  </b:Source>
  <b:Source>
    <b:Tag>Eka22</b:Tag>
    <b:SourceType>JournalArticle</b:SourceType>
    <b:Guid>{909722DB-7189-48D4-8786-A8ADCDA3E2AC}</b:Guid>
    <b:Author>
      <b:Author>
        <b:NameList>
          <b:Person>
            <b:Last>Kartini</b:Last>
            <b:First>Eka</b:First>
          </b:Person>
        </b:NameList>
      </b:Author>
    </b:Author>
    <b:Title>IMPLEMENTASI KEBIJAKAN PROGRAM PEMBINAAN DINAS SOSIAL TERHADAP ANAK JALANAN DI KOTA BATAM</b:Title>
    <b:Year>2022</b:Year>
    <b:Pages>1-10</b:Pages>
    <b:RefOrder>7</b:RefOrder>
  </b:Source>
  <b:Source>
    <b:Tag>Her14</b:Tag>
    <b:SourceType>JournalArticle</b:SourceType>
    <b:Guid>{C986D5B9-A118-47FE-AE60-01D7A6D4E2C2}</b:Guid>
    <b:Author>
      <b:Author>
        <b:NameList>
          <b:Person>
            <b:Last>Astri</b:Last>
            <b:First>Herlina</b:First>
          </b:Person>
        </b:NameList>
      </b:Author>
    </b:Author>
    <b:Title>KEHIDUPAN ANAK JALANAN DI INDONESIA: FAKTOR PENYEBAB, TATANAN HIDUP DAN KERENTANAN BERPERILAKU MENYIMPANG</b:Title>
    <b:JournalName>Kehidupan Anak Jalanan di Indonesia</b:JournalName>
    <b:Year>2014</b:Year>
    <b:Pages>145-155</b:Pages>
    <b:RefOrder>8</b:RefOrder>
  </b:Source>
  <b:Source>
    <b:Tag>HAR17</b:Tag>
    <b:SourceType>JournalArticle</b:SourceType>
    <b:Guid>{A94AFD52-6822-4C75-B343-E840949504D8}</b:Guid>
    <b:Author>
      <b:Author>
        <b:NameList>
          <b:Person>
            <b:Last>HARSINAR</b:Last>
          </b:Person>
        </b:NameList>
      </b:Author>
    </b:Author>
    <b:Title>PELAKSANAAN FUNGSI DINAS SOSIAL DALAM PERLINDUNGAN ANAK JALANAN DI KOTA MAKASSAR</b:Title>
    <b:JournalName>Jurnal Pemikiran, Penelitian Hukum, Pendidikan Pancasila dan Kewarganegaraan</b:JournalName>
    <b:Year>2017</b:Year>
    <b:Pages>107-118</b:Pages>
    <b:RefOrder>1</b:RefOrder>
  </b:Source>
  <b:Source>
    <b:Tag>Suh13</b:Tag>
    <b:SourceType>JournalArticle</b:SourceType>
    <b:Guid>{11EDEAD1-D189-4634-8851-EA05CD48D93E}</b:Guid>
    <b:Author>
      <b:Author>
        <b:NameList>
          <b:Person>
            <b:Last>Suhardi</b:Last>
          </b:Person>
        </b:NameList>
      </b:Author>
    </b:Author>
    <b:Title>PERAN DAN FUNGSI DINAS SOSIAL DALAM PERLINDUNGAN DAN PEMBINAAN ANAK JALANAN</b:Title>
    <b:JournalName>Jurnal Ilmu Sosial dan Ilmu Politik</b:JournalName>
    <b:Year>2013</b:Year>
    <b:Pages>1-6</b:Pages>
    <b:RefOrder>3</b:RefOrder>
  </b:Source>
  <b:Source>
    <b:Tag>Her141</b:Tag>
    <b:SourceType>JournalArticle</b:SourceType>
    <b:Guid>{A7D928CE-861C-4E40-A965-59E7A2B914B6}</b:Guid>
    <b:Author>
      <b:Author>
        <b:NameList>
          <b:Person>
            <b:Last>Herlina</b:Last>
            <b:First>A</b:First>
          </b:Person>
        </b:NameList>
      </b:Author>
    </b:Author>
    <b:Title>Kehidupan anak jalanan di Indonesia : faktor penyebab, tatanan hidup dan kerentanan berperilaku menyimpang</b:Title>
    <b:JournalName>Pusat Pengkajian, Pengolahan Data dan Informasi (P3DI) Sekretariat</b:JournalName>
    <b:Year>2014</b:Year>
    <b:Pages>145-155</b:Pages>
    <b:RefOrder>2</b:RefOrder>
  </b:Source>
  <b:Source>
    <b:Tag>Rik16</b:Tag>
    <b:SourceType>JournalArticle</b:SourceType>
    <b:Guid>{AB5ADA92-3D55-4E6E-AAEC-EE5E808B0AAB}</b:Guid>
    <b:Author>
      <b:Author>
        <b:NameList>
          <b:Person>
            <b:Last>Riyanda</b:Last>
            <b:First>Riko</b:First>
          </b:Person>
        </b:NameList>
      </b:Author>
    </b:Author>
    <b:Title>KEBIJAKAN PROGRAM PEMBINAAN PENYANDANG MASALAH KESEJAHTERAAN SOSIAL (PMKS) ANAK JALANAN (KAJIAN KASUS DI BEBERAPA DAERAH)</b:Title>
    <b:JournalName>Jurnal Dialektika Publik</b:JournalName>
    <b:Year>2016</b:Year>
    <b:Pages>16-29</b:Pages>
    <b:RefOrder>4</b:RefOrder>
  </b:Source>
</b:Sources>
</file>

<file path=customXml/itemProps1.xml><?xml version="1.0" encoding="utf-8"?>
<ds:datastoreItem xmlns:ds="http://schemas.openxmlformats.org/officeDocument/2006/customXml" ds:itemID="{E760288A-C1B2-43FF-B21F-EB76E0CC4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3</Pages>
  <Words>7420</Words>
  <Characters>4229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5</cp:revision>
  <dcterms:created xsi:type="dcterms:W3CDTF">2022-11-24T06:25:00Z</dcterms:created>
  <dcterms:modified xsi:type="dcterms:W3CDTF">2022-11-2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f33757-15ea-3737-bc3f-dc04e1d513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